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616807" w:rsidR="0006257C" w:rsidP="00616807" w:rsidRDefault="00616807" w14:paraId="5C8C0F6E" w14:textId="0D055A6C">
      <w:pPr>
        <w:pStyle w:val="Title"/>
      </w:pPr>
      <w:r>
        <w:t>Title: Sample Module doc v 0.</w:t>
      </w:r>
      <w:commentRangeStart w:id="0"/>
      <w:commentRangeEnd w:id="0"/>
      <w:r w:rsidR="004559F6">
        <w:rPr>
          <w:rStyle w:val="CommentReference"/>
          <w:rFonts w:ascii="Liberation Serif" w:hAnsi="Liberation Serif" w:eastAsia="Noto Serif CJK SC"/>
          <w:spacing w:val="0"/>
          <w:kern w:val="0"/>
        </w:rPr>
        <w:commentReference w:id="0"/>
      </w:r>
      <w:r w:rsidR="00DD494C">
        <w:t>6</w:t>
      </w:r>
      <w:r>
        <w:t xml:space="preserve"> (</w:t>
      </w:r>
      <w:r>
        <w:rPr>
          <w:i/>
        </w:rPr>
        <w:t>Title</w:t>
      </w:r>
      <w:r>
        <w:t xml:space="preserve"> style)</w:t>
      </w:r>
    </w:p>
    <w:p w:rsidR="00E72C78" w:rsidP="71F9DA43" w:rsidRDefault="4919A119" w14:paraId="71CB097B" w14:textId="0A15410D">
      <w:pPr>
        <w:pStyle w:val="BlackboardItemHeading"/>
      </w:pPr>
      <w:r w:rsidR="4919A119">
        <w:rPr/>
        <w:t>What</w:t>
      </w:r>
      <w:r w:rsidR="4919A119">
        <w:rPr/>
        <w:t>?</w:t>
      </w:r>
    </w:p>
    <w:p w:rsidR="00E72C78" w:rsidP="00E72C78" w:rsidRDefault="439E28EA" w14:paraId="10CF0A4E" w14:textId="0079266C">
      <w:r>
        <w:t xml:space="preserve">This web page and </w:t>
      </w:r>
      <w:hyperlink r:id="rId11">
        <w:r w:rsidRPr="439E28EA">
          <w:rPr>
            <w:rStyle w:val="Hyperlink"/>
          </w:rPr>
          <w:t>the Word document</w:t>
        </w:r>
      </w:hyperlink>
      <w:r>
        <w:t xml:space="preserve"> from which it is produced is an example of a new process (currently called the </w:t>
      </w:r>
      <w:r w:rsidRPr="439E28EA">
        <w:rPr>
          <w:b/>
          <w:bCs/>
        </w:rPr>
        <w:t>Content Interface</w:t>
      </w:r>
      <w:r>
        <w:t xml:space="preserve">) designed to make it easier to create and maintain learning modules hosted in Learning@Griffith (Blackboard 9.1). </w:t>
      </w:r>
    </w:p>
    <w:p w:rsidR="00832CC1" w:rsidP="353C0609" w:rsidRDefault="353C0609" w14:paraId="1D5A19AE" w14:textId="654B6B39">
      <w:pPr>
        <w:pStyle w:val="activity"/>
      </w:pPr>
      <w:r w:rsidRPr="353C0609">
        <w:t xml:space="preserve">You are viewing either the Word version of the module (here’s </w:t>
      </w:r>
      <w:hyperlink r:id="rId12">
        <w:r w:rsidRPr="353C0609">
          <w:rPr>
            <w:rStyle w:val="Hyperlink"/>
          </w:rPr>
          <w:t>an online version of the Word document</w:t>
        </w:r>
      </w:hyperlink>
      <w:r w:rsidRPr="353C0609">
        <w:t>) or you are viewing the online version of the module (</w:t>
      </w:r>
      <w:hyperlink r:id="rId13">
        <w:r w:rsidRPr="353C0609">
          <w:rPr>
            <w:rStyle w:val="Hyperlink"/>
          </w:rPr>
          <w:t>via Learning@Griffith</w:t>
        </w:r>
      </w:hyperlink>
      <w:r>
        <w:t xml:space="preserve">, </w:t>
      </w:r>
      <w:r w:rsidRPr="353C0609">
        <w:t>Blackboard 9.1</w:t>
      </w:r>
      <w:r>
        <w:t>).</w:t>
      </w:r>
    </w:p>
    <w:p w:rsidRPr="00677464" w:rsidR="008D0E6E" w:rsidP="008D0E6E" w:rsidRDefault="008D0E6E" w14:paraId="16B619B2" w14:textId="77777777">
      <w:pPr>
        <w:pStyle w:val="Note"/>
        <w:rPr>
          <w:b/>
        </w:rPr>
      </w:pPr>
      <w:r w:rsidRPr="00677464">
        <w:rPr>
          <w:b/>
        </w:rPr>
        <w:t xml:space="preserve">No access to online versions? </w:t>
      </w:r>
    </w:p>
    <w:p w:rsidRPr="00132A40" w:rsidR="008D0E6E" w:rsidP="008D0E6E" w:rsidRDefault="008D0E6E" w14:paraId="63048BD7" w14:textId="77777777">
      <w:pPr>
        <w:pStyle w:val="Note"/>
      </w:pPr>
      <w:r w:rsidRPr="00132A40">
        <w:t>To access both the online Word document and the Blackboard page you need to:</w:t>
      </w:r>
    </w:p>
    <w:p w:rsidRPr="00132A40" w:rsidR="008D0E6E" w:rsidP="008D0E6E" w:rsidRDefault="008D0E6E" w14:paraId="4075B091" w14:textId="77777777">
      <w:pPr>
        <w:pStyle w:val="Note"/>
      </w:pPr>
      <w:r>
        <w:t>1.</w:t>
      </w:r>
      <w:r>
        <w:tab/>
      </w:r>
      <w:r w:rsidRPr="00132A40">
        <w:t>Be a Griffith Staff member; and</w:t>
      </w:r>
      <w:r>
        <w:br/>
      </w:r>
      <w:r>
        <w:t>2.</w:t>
      </w:r>
      <w:r>
        <w:tab/>
      </w:r>
      <w:r w:rsidRPr="00132A40">
        <w:t>Been granted access.</w:t>
      </w:r>
    </w:p>
    <w:p w:rsidR="008D0E6E" w:rsidP="008D0E6E" w:rsidRDefault="008D0E6E" w14:paraId="59330E3D" w14:textId="195D5F33">
      <w:pPr>
        <w:pStyle w:val="Note"/>
      </w:pPr>
      <w:r w:rsidRPr="00132A40">
        <w:t xml:space="preserve">If you’d like to be granted access, please </w:t>
      </w:r>
      <w:hyperlink w:history="1" r:id="rId14">
        <w:r w:rsidRPr="00132A40">
          <w:rPr>
            <w:rStyle w:val="Hyperlink"/>
            <w:color w:val="auto"/>
            <w:u w:val="none"/>
          </w:rPr>
          <w:t>contact David Jones</w:t>
        </w:r>
      </w:hyperlink>
      <w:r w:rsidR="00D85263">
        <w:rPr>
          <w:rStyle w:val="Hyperlink"/>
          <w:color w:val="auto"/>
          <w:u w:val="none"/>
        </w:rPr>
        <w:t>.</w:t>
      </w:r>
    </w:p>
    <w:p w:rsidR="00755CC9" w:rsidP="00755CC9" w:rsidRDefault="00755CC9" w14:paraId="6A22CE9F" w14:textId="77777777">
      <w:pPr>
        <w:pStyle w:val="Heading3"/>
      </w:pPr>
      <w:r>
        <w:t>Latest updates</w:t>
      </w:r>
    </w:p>
    <w:tbl>
      <w:tblPr>
        <w:tblStyle w:val="TableGrid"/>
        <w:tblW w:w="0" w:type="auto"/>
        <w:tblLook w:val="04A0" w:firstRow="1" w:lastRow="0" w:firstColumn="1" w:lastColumn="0" w:noHBand="0" w:noVBand="1"/>
      </w:tblPr>
      <w:tblGrid>
        <w:gridCol w:w="1555"/>
        <w:gridCol w:w="7461"/>
      </w:tblGrid>
      <w:tr w:rsidR="00755CC9" w:rsidTr="00724594" w14:paraId="6292B5A3" w14:textId="77777777">
        <w:tc>
          <w:tcPr>
            <w:tcW w:w="1555" w:type="dxa"/>
          </w:tcPr>
          <w:p w:rsidR="00755CC9" w:rsidP="00724594" w:rsidRDefault="00755CC9" w14:paraId="545D94D5" w14:textId="77777777">
            <w:r>
              <w:t>Date</w:t>
            </w:r>
          </w:p>
        </w:tc>
        <w:tc>
          <w:tcPr>
            <w:tcW w:w="7461" w:type="dxa"/>
          </w:tcPr>
          <w:p w:rsidR="00755CC9" w:rsidP="00724594" w:rsidRDefault="00755CC9" w14:paraId="25239EE0" w14:textId="77777777">
            <w:r>
              <w:t>Update</w:t>
            </w:r>
          </w:p>
        </w:tc>
      </w:tr>
      <w:tr w:rsidR="000A1D4B" w:rsidTr="00724594" w14:paraId="7F9A02F1" w14:textId="77777777">
        <w:tc>
          <w:tcPr>
            <w:tcW w:w="1555" w:type="dxa"/>
          </w:tcPr>
          <w:p w:rsidR="000A1D4B" w:rsidP="00724594" w:rsidRDefault="000A1D4B" w14:paraId="240FCC42" w14:textId="46D6613C">
            <w:r>
              <w:t>14-Nov-2019</w:t>
            </w:r>
          </w:p>
        </w:tc>
        <w:tc>
          <w:tcPr>
            <w:tcW w:w="7461" w:type="dxa"/>
          </w:tcPr>
          <w:p w:rsidR="000A1D4B" w:rsidP="00724594" w:rsidRDefault="000A1D4B" w14:paraId="0D1BD3D3" w14:textId="47A8AB94">
            <w:r>
              <w:t xml:space="preserve">Added support to change </w:t>
            </w:r>
            <w:hyperlink w:history="1" w:anchor="9" r:id="rId15">
              <w:r w:rsidRPr="00EB3C9F">
                <w:rPr>
                  <w:rStyle w:val="Hyperlink"/>
                </w:rPr>
                <w:t xml:space="preserve">which </w:t>
              </w:r>
              <w:r w:rsidRPr="00EB3C9F" w:rsidR="00B74C45">
                <w:rPr>
                  <w:rStyle w:val="Hyperlink"/>
                </w:rPr>
                <w:t>Level 1 accordions are open</w:t>
              </w:r>
            </w:hyperlink>
            <w:r w:rsidR="00B74C45">
              <w:t xml:space="preserve"> by default.</w:t>
            </w:r>
          </w:p>
        </w:tc>
      </w:tr>
      <w:tr w:rsidR="00755CC9" w:rsidTr="00724594" w14:paraId="3D1FFF0F" w14:textId="77777777">
        <w:tc>
          <w:tcPr>
            <w:tcW w:w="1555" w:type="dxa"/>
          </w:tcPr>
          <w:p w:rsidR="00755CC9" w:rsidP="00724594" w:rsidRDefault="00AE5749" w14:paraId="314F2C3F" w14:textId="5EBC9A53">
            <w:r>
              <w:t>6</w:t>
            </w:r>
            <w:r w:rsidR="00755CC9">
              <w:t>-</w:t>
            </w:r>
            <w:r>
              <w:t>Nov</w:t>
            </w:r>
            <w:r w:rsidR="00755CC9">
              <w:t>-2019</w:t>
            </w:r>
          </w:p>
        </w:tc>
        <w:tc>
          <w:tcPr>
            <w:tcW w:w="7461" w:type="dxa"/>
          </w:tcPr>
          <w:p w:rsidR="00755CC9" w:rsidP="00724594" w:rsidRDefault="00755CC9" w14:paraId="4561344B" w14:textId="2E19D3D0">
            <w:r>
              <w:t xml:space="preserve">Added support </w:t>
            </w:r>
            <w:r w:rsidR="00AE5749">
              <w:t xml:space="preserve">to embed links directly to Blackboard Content and Course Menu items that will be on the same Blackboard page. </w:t>
            </w:r>
            <w:hyperlink w:history="1" w:anchor="7" r:id="rId16">
              <w:r w:rsidRPr="00A461C6">
                <w:rPr>
                  <w:rStyle w:val="Hyperlink"/>
                </w:rPr>
                <w:t>See this section</w:t>
              </w:r>
            </w:hyperlink>
            <w:r>
              <w:t xml:space="preserve"> for more details.</w:t>
            </w:r>
          </w:p>
        </w:tc>
      </w:tr>
    </w:tbl>
    <w:p w:rsidR="005C4AE9" w:rsidP="71F9DA43" w:rsidRDefault="005C4AE9" w14:paraId="72B58A61" w14:textId="11B6E619">
      <w:pPr>
        <w:pStyle w:val="BlackboardItemHeading"/>
      </w:pPr>
      <w:r w:rsidR="005C4AE9">
        <w:rPr/>
        <w:t>Why?</w:t>
      </w:r>
    </w:p>
    <w:p w:rsidR="00F24FD8" w:rsidP="00BF7626" w:rsidRDefault="0001331C" w14:paraId="2595168A" w14:textId="2F288828">
      <w:r>
        <w:t xml:space="preserve">Because Blackboard 9.1 makes it hard to create and maintain good quality online learning content </w:t>
      </w:r>
      <w:r w:rsidR="00C037B5">
        <w:t xml:space="preserve">with </w:t>
      </w:r>
      <w:r>
        <w:t>a contemporary</w:t>
      </w:r>
      <w:r w:rsidR="00FA732E">
        <w:t xml:space="preserve"> and responsive</w:t>
      </w:r>
      <w:r>
        <w:t xml:space="preserve"> inter</w:t>
      </w:r>
      <w:r w:rsidR="00FA732E">
        <w:t>f</w:t>
      </w:r>
      <w:r>
        <w:t>ace.</w:t>
      </w:r>
      <w:r w:rsidR="00F83EC0">
        <w:t xml:space="preserve"> </w:t>
      </w:r>
      <w:hyperlink w:history="1" r:id="rId17">
        <w:r w:rsidRPr="008B0B3F" w:rsidR="008B0B3F">
          <w:rPr>
            <w:rStyle w:val="Hyperlink"/>
          </w:rPr>
          <w:t>This thread</w:t>
        </w:r>
      </w:hyperlink>
      <w:r w:rsidR="008B0B3F">
        <w:t xml:space="preserve"> on the Blackboard community site shares some of the challenges</w:t>
      </w:r>
      <w:r w:rsidR="00B15275">
        <w:t xml:space="preserve">, and </w:t>
      </w:r>
      <w:hyperlink w:history="1" r:id="rId18">
        <w:r w:rsidRPr="00B15275" w:rsidR="00B15275">
          <w:rPr>
            <w:rStyle w:val="Hyperlink"/>
          </w:rPr>
          <w:t>this blog post</w:t>
        </w:r>
      </w:hyperlink>
      <w:r w:rsidR="00B15275">
        <w:t xml:space="preserve"> shows that it’s not just Blackboard.</w:t>
      </w:r>
    </w:p>
    <w:p w:rsidR="00FA732E" w:rsidP="00BF7626" w:rsidRDefault="00FA732E" w14:paraId="13D355C2" w14:textId="36FE4663">
      <w:r>
        <w:t>By lowering the barrier and providing explicit support for creating and maintaining online learning content, it is hoped that the content interface will</w:t>
      </w:r>
      <w:r w:rsidR="00D70B7C">
        <w:t>:</w:t>
      </w:r>
    </w:p>
    <w:p w:rsidR="00D70B7C" w:rsidP="00D70B7C" w:rsidRDefault="00D70B7C" w14:paraId="53DF20BA" w14:textId="273308A9">
      <w:pPr>
        <w:pStyle w:val="ListParagraph"/>
        <w:numPr>
          <w:ilvl w:val="0"/>
          <w:numId w:val="17"/>
        </w:numPr>
      </w:pPr>
      <w:r>
        <w:t>Reduce the workload for all involved.</w:t>
      </w:r>
    </w:p>
    <w:p w:rsidR="00D70B7C" w:rsidP="00D70B7C" w:rsidRDefault="0077604E" w14:paraId="6BE00DE3" w14:textId="48E28969">
      <w:pPr>
        <w:pStyle w:val="ListParagraph"/>
        <w:numPr>
          <w:ilvl w:val="0"/>
          <w:numId w:val="17"/>
        </w:numPr>
      </w:pPr>
      <w:r>
        <w:t>Lift the quality of</w:t>
      </w:r>
      <w:r w:rsidR="00D70B7C">
        <w:t xml:space="preserve"> what can be produced.</w:t>
      </w:r>
    </w:p>
    <w:p w:rsidR="00F1120D" w:rsidP="00D70B7C" w:rsidRDefault="00F1120D" w14:paraId="5B74422D" w14:textId="70DA6EA9">
      <w:pPr>
        <w:pStyle w:val="ListParagraph"/>
        <w:numPr>
          <w:ilvl w:val="0"/>
          <w:numId w:val="17"/>
        </w:numPr>
      </w:pPr>
      <w:r>
        <w:t>Improve both the learning and teaching experience.</w:t>
      </w:r>
    </w:p>
    <w:p w:rsidR="00F1120D" w:rsidP="00D70B7C" w:rsidRDefault="00F1120D" w14:paraId="06D43C90" w14:textId="61F058A0">
      <w:pPr>
        <w:pStyle w:val="ListParagraph"/>
        <w:numPr>
          <w:ilvl w:val="0"/>
          <w:numId w:val="17"/>
        </w:numPr>
      </w:pPr>
      <w:r>
        <w:t>Perhaps, eventually, improve learning outcomes.</w:t>
      </w:r>
    </w:p>
    <w:p w:rsidR="008D0E6E" w:rsidP="00BF7626" w:rsidRDefault="004566CA" w14:paraId="5F05458B" w14:textId="41F03BC9">
      <w:r>
        <w:t xml:space="preserve">By starting with Word documents, the process harnesses </w:t>
      </w:r>
      <w:r w:rsidR="00DE1FAD">
        <w:t xml:space="preserve">existing </w:t>
      </w:r>
      <w:r>
        <w:t>widespread academic familiarity with Word and associated tools (e.g. citation management with EndNote)</w:t>
      </w:r>
      <w:r w:rsidR="0077604E">
        <w:t xml:space="preserve">. It inserts the ability to automatically transform and uplift that Word </w:t>
      </w:r>
      <w:r w:rsidR="00C25950">
        <w:t xml:space="preserve">content into a quality online format. That transformation is flexible and we’ve only touched the surface of what could be done. </w:t>
      </w:r>
    </w:p>
    <w:p w:rsidRPr="00173D25" w:rsidR="00144D6A" w:rsidP="00144D6A" w:rsidRDefault="00144D6A" w14:paraId="5ED84F6D" w14:textId="77777777">
      <w:pPr>
        <w:pStyle w:val="Note"/>
        <w:rPr>
          <w:b/>
        </w:rPr>
      </w:pPr>
      <w:r w:rsidRPr="00173D25">
        <w:rPr>
          <w:b/>
        </w:rPr>
        <w:t xml:space="preserve">Early days </w:t>
      </w:r>
    </w:p>
    <w:p w:rsidR="00144D6A" w:rsidP="00144D6A" w:rsidRDefault="00144D6A" w14:paraId="2B6BEB5B" w14:textId="40FC3728">
      <w:pPr>
        <w:pStyle w:val="Note"/>
      </w:pPr>
      <w:r>
        <w:t xml:space="preserve">This process is </w:t>
      </w:r>
      <w:r w:rsidR="003A661B">
        <w:t>still in its infancy</w:t>
      </w:r>
      <w:r>
        <w:t xml:space="preserve">. There is much more that could be done. There will be some </w:t>
      </w:r>
      <w:r>
        <w:lastRenderedPageBreak/>
        <w:t xml:space="preserve">bugs, foibles, and limitations. </w:t>
      </w:r>
      <w:r w:rsidR="008F1F5A">
        <w:t xml:space="preserve">You can report </w:t>
      </w:r>
      <w:r w:rsidR="00921403">
        <w:t xml:space="preserve">issues, make suggestions, and see current known issues on </w:t>
      </w:r>
      <w:hyperlink w:history="1" r:id="rId19">
        <w:r w:rsidRPr="00921403" w:rsidR="00921403">
          <w:rPr>
            <w:rStyle w:val="Hyperlink"/>
          </w:rPr>
          <w:t>this page</w:t>
        </w:r>
      </w:hyperlink>
      <w:r w:rsidR="00921403">
        <w:t>.</w:t>
      </w:r>
    </w:p>
    <w:p w:rsidR="00144D6A" w:rsidP="00144D6A" w:rsidRDefault="00144D6A" w14:paraId="526A9B65" w14:textId="26DCBE18">
      <w:pPr>
        <w:pStyle w:val="Note"/>
      </w:pPr>
      <w:r>
        <w:t xml:space="preserve">Please do give feedback, make suggestions and share frustrations </w:t>
      </w:r>
      <w:hyperlink w:history="1" r:id="rId20">
        <w:r w:rsidRPr="004F18FA">
          <w:rPr>
            <w:rStyle w:val="Hyperlink"/>
          </w:rPr>
          <w:t>with David Jones</w:t>
        </w:r>
      </w:hyperlink>
      <w:r>
        <w:t>.</w:t>
      </w:r>
    </w:p>
    <w:p w:rsidR="00AE7E8B" w:rsidP="71F9DA43" w:rsidRDefault="00144D6A" w14:paraId="0D952ABB" w14:textId="04FB19AD">
      <w:pPr>
        <w:pStyle w:val="BlackboardItemHeading"/>
        <w:rPr>
          <w:rStyle w:val="Hyperlink"/>
          <w:color w:val="auto"/>
          <w:u w:val="none"/>
        </w:rPr>
      </w:pPr>
      <w:r w:rsidRPr="71F9DA43" w:rsidR="00144D6A">
        <w:rPr>
          <w:rStyle w:val="Hyperlink"/>
        </w:rPr>
        <w:t>Overview of the r</w:t>
      </w:r>
      <w:r w:rsidRPr="71F9DA43" w:rsidR="00AE7E8B">
        <w:rPr>
          <w:rStyle w:val="Hyperlink"/>
        </w:rPr>
        <w:t>est of this document</w:t>
      </w:r>
    </w:p>
    <w:p w:rsidR="00AE7E8B" w:rsidP="00AE7E8B" w:rsidRDefault="00766C78" w14:paraId="070E41FB" w14:textId="1E05DB62">
      <w:r>
        <w:t>The following table explains the rest of this document and how you might use it.</w:t>
      </w:r>
    </w:p>
    <w:tbl>
      <w:tblPr>
        <w:tblStyle w:val="TableGrid"/>
        <w:tblW w:w="0" w:type="auto"/>
        <w:tblLook w:val="04A0" w:firstRow="1" w:lastRow="0" w:firstColumn="1" w:lastColumn="0" w:noHBand="0" w:noVBand="1"/>
      </w:tblPr>
      <w:tblGrid>
        <w:gridCol w:w="3005"/>
        <w:gridCol w:w="3005"/>
        <w:gridCol w:w="3006"/>
      </w:tblGrid>
      <w:tr w:rsidRPr="000B20E3" w:rsidR="000B20E3" w:rsidTr="000B20E3" w14:paraId="29009E71" w14:textId="77777777">
        <w:tc>
          <w:tcPr>
            <w:tcW w:w="3005" w:type="dxa"/>
          </w:tcPr>
          <w:p w:rsidRPr="000B20E3" w:rsidR="000B20E3" w:rsidP="00C16166" w:rsidRDefault="000B20E3" w14:paraId="43EDF5BA" w14:textId="77777777">
            <w:pPr>
              <w:rPr>
                <w:b/>
              </w:rPr>
            </w:pPr>
            <w:r w:rsidRPr="000B20E3">
              <w:rPr>
                <w:b/>
              </w:rPr>
              <w:t>Section</w:t>
            </w:r>
          </w:p>
        </w:tc>
        <w:tc>
          <w:tcPr>
            <w:tcW w:w="3005" w:type="dxa"/>
          </w:tcPr>
          <w:p w:rsidRPr="000B20E3" w:rsidR="000B20E3" w:rsidP="00C16166" w:rsidRDefault="000B20E3" w14:paraId="1AF8A7DE" w14:textId="77777777">
            <w:pPr>
              <w:rPr>
                <w:b/>
              </w:rPr>
            </w:pPr>
            <w:r w:rsidRPr="000B20E3">
              <w:rPr>
                <w:b/>
              </w:rPr>
              <w:t>Purpose</w:t>
            </w:r>
          </w:p>
        </w:tc>
        <w:tc>
          <w:tcPr>
            <w:tcW w:w="3006" w:type="dxa"/>
          </w:tcPr>
          <w:p w:rsidRPr="000B20E3" w:rsidR="000B20E3" w:rsidP="00C16166" w:rsidRDefault="000B20E3" w14:paraId="504CAFC9" w14:textId="77777777">
            <w:pPr>
              <w:rPr>
                <w:b/>
              </w:rPr>
            </w:pPr>
            <w:r w:rsidRPr="000B20E3">
              <w:rPr>
                <w:b/>
              </w:rPr>
              <w:t>How to use it</w:t>
            </w:r>
          </w:p>
        </w:tc>
      </w:tr>
      <w:tr w:rsidRPr="000B20E3" w:rsidR="000B20E3" w:rsidTr="000B20E3" w14:paraId="475CA4D1" w14:textId="77777777">
        <w:tc>
          <w:tcPr>
            <w:tcW w:w="3005" w:type="dxa"/>
          </w:tcPr>
          <w:p w:rsidRPr="000B20E3" w:rsidR="000B20E3" w:rsidP="00C16166" w:rsidRDefault="000B20E3" w14:paraId="17CB2886" w14:textId="47975CC9">
            <w:r w:rsidRPr="000B20E3">
              <w:t>How do</w:t>
            </w:r>
            <w:r w:rsidR="00FD5C4E">
              <w:t xml:space="preserve"> you use it</w:t>
            </w:r>
            <w:r w:rsidRPr="000B20E3">
              <w:t>?</w:t>
            </w:r>
          </w:p>
        </w:tc>
        <w:tc>
          <w:tcPr>
            <w:tcW w:w="3005" w:type="dxa"/>
          </w:tcPr>
          <w:p w:rsidRPr="000B20E3" w:rsidR="000B20E3" w:rsidP="00C16166" w:rsidRDefault="000B20E3" w14:paraId="67DE5D7E" w14:textId="77777777">
            <w:r w:rsidRPr="000B20E3">
              <w:t>Step-by-step description of the process used to create content in Blackboard using the content interface</w:t>
            </w:r>
          </w:p>
        </w:tc>
        <w:tc>
          <w:tcPr>
            <w:tcW w:w="3006" w:type="dxa"/>
          </w:tcPr>
          <w:p w:rsidRPr="000B20E3" w:rsidR="000B20E3" w:rsidP="00C16166" w:rsidRDefault="000B20E3" w14:paraId="58B5892F" w14:textId="77777777">
            <w:r w:rsidRPr="000B20E3">
              <w:t>Use this Word document and your own Blackboard content area to follow the steps</w:t>
            </w:r>
          </w:p>
        </w:tc>
      </w:tr>
      <w:tr w:rsidRPr="000B20E3" w:rsidR="000B20E3" w:rsidTr="000B20E3" w14:paraId="0ADEF7A6" w14:textId="77777777">
        <w:tc>
          <w:tcPr>
            <w:tcW w:w="3005" w:type="dxa"/>
          </w:tcPr>
          <w:p w:rsidRPr="000B20E3" w:rsidR="000B20E3" w:rsidP="00C16166" w:rsidRDefault="000B20E3" w14:paraId="482BD079" w14:textId="404B18B1">
            <w:r w:rsidRPr="000B20E3">
              <w:t xml:space="preserve">How do you </w:t>
            </w:r>
            <w:r w:rsidR="00D96010">
              <w:t>include images, video…</w:t>
            </w:r>
            <w:r w:rsidRPr="000B20E3">
              <w:t>?</w:t>
            </w:r>
          </w:p>
        </w:tc>
        <w:tc>
          <w:tcPr>
            <w:tcW w:w="3005" w:type="dxa"/>
          </w:tcPr>
          <w:p w:rsidRPr="000B20E3" w:rsidR="000B20E3" w:rsidP="00C16166" w:rsidRDefault="00D96010" w14:paraId="53E99709" w14:textId="68F64E44">
            <w:r>
              <w:t>H</w:t>
            </w:r>
            <w:r w:rsidRPr="000B20E3" w:rsidR="000B20E3">
              <w:t>ow to structure a Word document to produce output like this</w:t>
            </w:r>
            <w:r w:rsidR="00521D39">
              <w:t xml:space="preserve"> and include common content</w:t>
            </w:r>
          </w:p>
        </w:tc>
        <w:tc>
          <w:tcPr>
            <w:tcW w:w="3006" w:type="dxa"/>
          </w:tcPr>
          <w:p w:rsidRPr="000B20E3" w:rsidR="000B20E3" w:rsidP="00C16166" w:rsidRDefault="000B20E3" w14:paraId="43540F62" w14:textId="77777777">
            <w:r w:rsidRPr="000B20E3">
              <w:t>Compare and contrast the Word and Blackboard versions of this document.</w:t>
            </w:r>
          </w:p>
        </w:tc>
      </w:tr>
      <w:tr w:rsidRPr="000B20E3" w:rsidR="000B20E3" w:rsidTr="000B20E3" w14:paraId="6E5C0655" w14:textId="77777777">
        <w:tc>
          <w:tcPr>
            <w:tcW w:w="3005" w:type="dxa"/>
          </w:tcPr>
          <w:p w:rsidRPr="000B20E3" w:rsidR="000B20E3" w:rsidP="00C16166" w:rsidRDefault="000B20E3" w14:paraId="26CF5500" w14:textId="47EBA9B9">
            <w:r w:rsidRPr="000B20E3">
              <w:t>How do you integrate Blackboard items?</w:t>
            </w:r>
            <w:r w:rsidR="00672F43">
              <w:t xml:space="preserve"> </w:t>
            </w:r>
          </w:p>
        </w:tc>
        <w:tc>
          <w:tcPr>
            <w:tcW w:w="3005" w:type="dxa"/>
          </w:tcPr>
          <w:p w:rsidRPr="000B20E3" w:rsidR="000B20E3" w:rsidP="00C16166" w:rsidRDefault="00521D39" w14:paraId="7AFCB597" w14:textId="42A64C81">
            <w:r>
              <w:t xml:space="preserve">How to </w:t>
            </w:r>
            <w:r w:rsidRPr="000B20E3" w:rsidR="000B20E3">
              <w:t>integrat</w:t>
            </w:r>
            <w:r>
              <w:t>e</w:t>
            </w:r>
            <w:r w:rsidRPr="000B20E3" w:rsidR="000B20E3">
              <w:t xml:space="preserve"> </w:t>
            </w:r>
            <w:r>
              <w:t>Blackboard items (e.g.</w:t>
            </w:r>
            <w:r w:rsidRPr="000B20E3" w:rsidR="000B20E3">
              <w:t xml:space="preserve"> discussion boar</w:t>
            </w:r>
            <w:r>
              <w:t xml:space="preserve">d, </w:t>
            </w:r>
            <w:r w:rsidRPr="000B20E3" w:rsidR="000B20E3">
              <w:t>quiz</w:t>
            </w:r>
            <w:r>
              <w:t xml:space="preserve"> etc.)</w:t>
            </w:r>
            <w:r w:rsidRPr="000B20E3" w:rsidR="000B20E3">
              <w:t xml:space="preserve"> </w:t>
            </w:r>
          </w:p>
        </w:tc>
        <w:tc>
          <w:tcPr>
            <w:tcW w:w="3006" w:type="dxa"/>
          </w:tcPr>
          <w:p w:rsidRPr="000B20E3" w:rsidR="000B20E3" w:rsidP="00C16166" w:rsidRDefault="000B20E3" w14:paraId="4BCF64D4" w14:textId="519B63CD">
            <w:r w:rsidRPr="000B20E3">
              <w:t>Take the quiz, view the discussion board</w:t>
            </w:r>
            <w:r w:rsidR="00341E9D">
              <w:t xml:space="preserve"> and look at the Word document</w:t>
            </w:r>
          </w:p>
        </w:tc>
      </w:tr>
      <w:tr w:rsidRPr="000B20E3" w:rsidR="00555046" w:rsidTr="000B20E3" w14:paraId="5933A172" w14:textId="77777777">
        <w:tc>
          <w:tcPr>
            <w:tcW w:w="3005" w:type="dxa"/>
          </w:tcPr>
          <w:p w:rsidRPr="00555046" w:rsidR="00555046" w:rsidP="00C16166" w:rsidRDefault="00555046" w14:paraId="516C99DC" w14:textId="2077A1F3">
            <w:r>
              <w:t xml:space="preserve">How do you </w:t>
            </w:r>
            <w:r>
              <w:rPr>
                <w:b/>
              </w:rPr>
              <w:t xml:space="preserve">link </w:t>
            </w:r>
            <w:r>
              <w:t>to Blackboard items?</w:t>
            </w:r>
          </w:p>
        </w:tc>
        <w:tc>
          <w:tcPr>
            <w:tcW w:w="3005" w:type="dxa"/>
          </w:tcPr>
          <w:p w:rsidR="00555046" w:rsidP="00C16166" w:rsidRDefault="00555046" w14:paraId="4E577F1D" w14:textId="3AED9FF7">
            <w:r>
              <w:t xml:space="preserve">How to embed links </w:t>
            </w:r>
            <w:r w:rsidR="00721E0D">
              <w:t>to Blackboard menu and course items</w:t>
            </w:r>
          </w:p>
        </w:tc>
        <w:tc>
          <w:tcPr>
            <w:tcW w:w="3006" w:type="dxa"/>
          </w:tcPr>
          <w:p w:rsidRPr="000B20E3" w:rsidR="00555046" w:rsidP="00C16166" w:rsidRDefault="00721E0D" w14:paraId="0DB44E7C" w14:textId="583E03EE">
            <w:r>
              <w:t>Take the quiz and jump to the presentation.</w:t>
            </w:r>
          </w:p>
        </w:tc>
      </w:tr>
      <w:tr w:rsidRPr="000B20E3" w:rsidR="00341E9D" w:rsidTr="000B20E3" w14:paraId="0ED1E5A2" w14:textId="77777777">
        <w:tc>
          <w:tcPr>
            <w:tcW w:w="3005" w:type="dxa"/>
          </w:tcPr>
          <w:p w:rsidRPr="000B20E3" w:rsidR="00341E9D" w:rsidP="00C16166" w:rsidRDefault="00341E9D" w14:paraId="50E73B28" w14:textId="271AC497">
            <w:r>
              <w:t>How do you link to a specific top-level section?</w:t>
            </w:r>
          </w:p>
        </w:tc>
        <w:tc>
          <w:tcPr>
            <w:tcW w:w="3005" w:type="dxa"/>
          </w:tcPr>
          <w:p w:rsidR="00341E9D" w:rsidP="00C16166" w:rsidRDefault="00341E9D" w14:paraId="51D557B4" w14:textId="0D1408F4">
            <w:r>
              <w:t xml:space="preserve">How </w:t>
            </w:r>
            <w:r w:rsidR="006B7FEA">
              <w:t>link directly to an accordion.</w:t>
            </w:r>
          </w:p>
        </w:tc>
        <w:tc>
          <w:tcPr>
            <w:tcW w:w="3006" w:type="dxa"/>
          </w:tcPr>
          <w:p w:rsidRPr="000B20E3" w:rsidR="00341E9D" w:rsidP="00C16166" w:rsidRDefault="006B7FEA" w14:paraId="00927CFF" w14:textId="43F420B3">
            <w:r>
              <w:t>Compare and contrast the Word and Blackboard versions.</w:t>
            </w:r>
          </w:p>
        </w:tc>
      </w:tr>
      <w:tr w:rsidRPr="000B20E3" w:rsidR="006B7FEA" w:rsidTr="000B20E3" w14:paraId="73D637A4" w14:textId="77777777">
        <w:tc>
          <w:tcPr>
            <w:tcW w:w="3005" w:type="dxa"/>
          </w:tcPr>
          <w:p w:rsidR="006B7FEA" w:rsidP="00C16166" w:rsidRDefault="006B7FEA" w14:paraId="6DFC3402" w14:textId="586CFBDA">
            <w:r>
              <w:t>How do you customise the accordion interface?</w:t>
            </w:r>
          </w:p>
        </w:tc>
        <w:tc>
          <w:tcPr>
            <w:tcW w:w="3005" w:type="dxa"/>
          </w:tcPr>
          <w:p w:rsidR="006B7FEA" w:rsidP="00C16166" w:rsidRDefault="006B7FEA" w14:paraId="7F641C65" w14:textId="20B73AA1">
            <w:r>
              <w:t>How to change the styling (colour, fonts etc) of the accordion interface.</w:t>
            </w:r>
          </w:p>
        </w:tc>
        <w:tc>
          <w:tcPr>
            <w:tcW w:w="3006" w:type="dxa"/>
          </w:tcPr>
          <w:p w:rsidR="006B7FEA" w:rsidP="00C16166" w:rsidRDefault="00232800" w14:paraId="3EA24FA5" w14:textId="6AE65E4A">
            <w:r>
              <w:t>Follow the process to customise your own content area.</w:t>
            </w:r>
          </w:p>
        </w:tc>
      </w:tr>
    </w:tbl>
    <w:p w:rsidR="00085EDA" w:rsidP="71F9DA43" w:rsidRDefault="00144D6A" w14:paraId="20589C63" w14:textId="66E011B2">
      <w:pPr>
        <w:pStyle w:val="BlackboardItemHeading"/>
      </w:pPr>
      <w:r w:rsidR="00144D6A">
        <w:rPr/>
        <w:t>How do</w:t>
      </w:r>
      <w:r w:rsidR="005617BE">
        <w:rPr/>
        <w:t xml:space="preserve"> you use it</w:t>
      </w:r>
      <w:r w:rsidR="00144D6A">
        <w:rPr/>
        <w:t>?</w:t>
      </w:r>
    </w:p>
    <w:p w:rsidR="00AA018C" w:rsidP="004372AB" w:rsidRDefault="00275EB7" w14:paraId="1C8AA6D2" w14:textId="77777777">
      <w:r>
        <w:t xml:space="preserve">The following provides an overview of the 5-step process you can use to create and maintain content in Blackboard using this approach. </w:t>
      </w:r>
    </w:p>
    <w:p w:rsidR="00AA018C" w:rsidP="00774F24" w:rsidRDefault="00774F24" w14:paraId="2B328126" w14:textId="2EB95124">
      <w:pPr>
        <w:pStyle w:val="Heading3"/>
      </w:pPr>
      <w:r>
        <w:t>Play along at home</w:t>
      </w:r>
    </w:p>
    <w:p w:rsidR="004372AB" w:rsidP="00774F24" w:rsidRDefault="00275EB7" w14:paraId="15817B4E" w14:textId="374A26C1">
      <w:pPr>
        <w:pStyle w:val="activity"/>
      </w:pPr>
      <w:r>
        <w:t>If you have access to a Blackboard 9.1 content area</w:t>
      </w:r>
      <w:r w:rsidR="00C55121">
        <w:t>, please feel free to use this Word document to create your first</w:t>
      </w:r>
      <w:r w:rsidR="00774F24">
        <w:t xml:space="preserve"> content interface page.</w:t>
      </w:r>
      <w:r w:rsidR="00D1434F">
        <w:t xml:space="preserve"> Meaning you could skip Step 1 below and go straight to Step 2.</w:t>
      </w:r>
    </w:p>
    <w:p w:rsidR="00FC63F0" w:rsidP="00FC63F0" w:rsidRDefault="00FC63F0" w14:paraId="4232D6E0" w14:textId="77777777">
      <w:pPr>
        <w:pStyle w:val="Heading3"/>
      </w:pPr>
      <w:r>
        <w:t>Compare the Word and Blackboard versions of the module</w:t>
      </w:r>
    </w:p>
    <w:p w:rsidR="00FC63F0" w:rsidP="00FC63F0" w:rsidRDefault="00FC63F0" w14:paraId="336A34E7" w14:textId="1A072C85">
      <w:pPr>
        <w:pStyle w:val="activity"/>
      </w:pPr>
      <w:r>
        <w:t>1.</w:t>
      </w:r>
      <w:r>
        <w:tab/>
      </w:r>
      <w:r>
        <w:t xml:space="preserve">Once you have been given access (see note on previous page), open up the </w:t>
      </w:r>
      <w:hyperlink w:history="1" r:id="rId21">
        <w:r w:rsidRPr="007C746A">
          <w:rPr>
            <w:rStyle w:val="Hyperlink"/>
          </w:rPr>
          <w:t>Word document</w:t>
        </w:r>
      </w:hyperlink>
      <w:r>
        <w:t xml:space="preserve"> and </w:t>
      </w:r>
      <w:hyperlink w:history="1" r:id="rId22">
        <w:r w:rsidRPr="007C746A">
          <w:rPr>
            <w:rStyle w:val="Hyperlink"/>
          </w:rPr>
          <w:t>Blackboard versions</w:t>
        </w:r>
      </w:hyperlink>
      <w:r>
        <w:t xml:space="preserve"> of the module.</w:t>
      </w:r>
    </w:p>
    <w:p w:rsidR="00FC63F0" w:rsidP="00774F24" w:rsidRDefault="00FC63F0" w14:paraId="791F55FE" w14:textId="44F8532A">
      <w:pPr>
        <w:pStyle w:val="activity"/>
      </w:pPr>
      <w:r>
        <w:t>2.</w:t>
      </w:r>
      <w:r>
        <w:tab/>
      </w:r>
      <w:r>
        <w:t>Compare the content and interface of the two versions, what similarities and differences do you see?</w:t>
      </w:r>
    </w:p>
    <w:p w:rsidR="00774F24" w:rsidP="001D48CC" w:rsidRDefault="001D48CC" w14:paraId="6DA39976" w14:textId="08BF04E7">
      <w:pPr>
        <w:pStyle w:val="Heading2"/>
      </w:pPr>
      <w:r>
        <w:t>1. Create content in Word using styles</w:t>
      </w:r>
    </w:p>
    <w:p w:rsidRPr="003B6609" w:rsidR="001D483A" w:rsidP="00D33C02" w:rsidRDefault="00D33C02" w14:paraId="43D8EF8B" w14:textId="1766B824">
      <w:r>
        <w:t xml:space="preserve">The first step is to create some content in a Word document. The Word document should use </w:t>
      </w:r>
      <w:r w:rsidR="009B14F5">
        <w:t xml:space="preserve">both normal Word styles (e.g. </w:t>
      </w:r>
      <w:r w:rsidR="009B14F5">
        <w:rPr>
          <w:i/>
        </w:rPr>
        <w:t xml:space="preserve">Heading </w:t>
      </w:r>
      <w:r w:rsidRPr="009B14F5" w:rsidR="009B14F5">
        <w:rPr>
          <w:i/>
        </w:rPr>
        <w:t>1</w:t>
      </w:r>
      <w:r w:rsidR="009B14F5">
        <w:t xml:space="preserve">, </w:t>
      </w:r>
      <w:r w:rsidR="009B14F5">
        <w:rPr>
          <w:i/>
        </w:rPr>
        <w:t>Heading 2</w:t>
      </w:r>
      <w:r w:rsidR="009B14F5">
        <w:t xml:space="preserve">, </w:t>
      </w:r>
      <w:r w:rsidR="009B14F5">
        <w:rPr>
          <w:i/>
        </w:rPr>
        <w:t>Quotations</w:t>
      </w:r>
      <w:r w:rsidR="00394896">
        <w:t xml:space="preserve"> etc.</w:t>
      </w:r>
      <w:r w:rsidR="009B14F5">
        <w:t xml:space="preserve">) </w:t>
      </w:r>
      <w:r w:rsidR="001D483A">
        <w:t xml:space="preserve">and some content </w:t>
      </w:r>
      <w:r w:rsidR="001D483A">
        <w:lastRenderedPageBreak/>
        <w:t xml:space="preserve">interface specific styles (e.g. </w:t>
      </w:r>
      <w:r w:rsidRPr="001D483A" w:rsidR="001D483A">
        <w:rPr>
          <w:i/>
        </w:rPr>
        <w:t>Embed</w:t>
      </w:r>
      <w:r w:rsidR="001D483A">
        <w:t xml:space="preserve">, </w:t>
      </w:r>
      <w:r w:rsidR="001D483A">
        <w:rPr>
          <w:i/>
        </w:rPr>
        <w:t>Activity</w:t>
      </w:r>
      <w:r w:rsidR="001D483A">
        <w:t xml:space="preserve">, </w:t>
      </w:r>
      <w:r w:rsidR="001D483A">
        <w:rPr>
          <w:i/>
        </w:rPr>
        <w:t>Reading</w:t>
      </w:r>
      <w:r w:rsidR="00394896">
        <w:t>, etc.)</w:t>
      </w:r>
      <w:r w:rsidR="001D483A">
        <w:t xml:space="preserve"> </w:t>
      </w:r>
      <w:r w:rsidRPr="001D483A" w:rsidR="009B14F5">
        <w:t>to</w:t>
      </w:r>
      <w:r w:rsidR="009B14F5">
        <w:t xml:space="preserve"> </w:t>
      </w:r>
      <w:r w:rsidR="00394896">
        <w:t>structure the content of a Word document</w:t>
      </w:r>
      <w:r w:rsidR="009B14F5">
        <w:t>.</w:t>
      </w:r>
      <w:r w:rsidR="003B6609">
        <w:t xml:space="preserve"> (The following paragraph has been styled with the </w:t>
      </w:r>
      <w:r w:rsidR="003B6609">
        <w:rPr>
          <w:i/>
        </w:rPr>
        <w:t>Activity</w:t>
      </w:r>
      <w:r w:rsidR="003B6609">
        <w:t xml:space="preserve"> style)</w:t>
      </w:r>
    </w:p>
    <w:p w:rsidRPr="004240B5" w:rsidR="001D483A" w:rsidP="00083158" w:rsidRDefault="00945EFE" w14:paraId="35974A6A" w14:textId="4A9959C5">
      <w:pPr>
        <w:pStyle w:val="activity"/>
        <w:rPr>
          <w:b/>
        </w:rPr>
      </w:pPr>
      <w:r w:rsidRPr="004240B5">
        <w:rPr>
          <w:b/>
        </w:rPr>
        <w:t>Find out more about Word styles</w:t>
      </w:r>
    </w:p>
    <w:p w:rsidR="001D48CC" w:rsidP="003B6609" w:rsidRDefault="00945EFE" w14:paraId="232BCE16" w14:textId="20439AF2">
      <w:pPr>
        <w:pStyle w:val="activity"/>
      </w:pPr>
      <w:r>
        <w:t>If you’re unfamiliar with using styles in Word documents, please refer to the plethora of online resources</w:t>
      </w:r>
      <w:r w:rsidR="00083158">
        <w:t xml:space="preserve"> (e.g. </w:t>
      </w:r>
      <w:hyperlink w:history="1" r:id="rId23">
        <w:r w:rsidRPr="00083158" w:rsidR="00083158">
          <w:rPr>
            <w:rStyle w:val="Hyperlink"/>
          </w:rPr>
          <w:t>this one</w:t>
        </w:r>
      </w:hyperlink>
      <w:r w:rsidR="00083158">
        <w:t xml:space="preserve">). A quick search for </w:t>
      </w:r>
      <w:r w:rsidR="00083158">
        <w:rPr>
          <w:i/>
        </w:rPr>
        <w:t>introduction word styles</w:t>
      </w:r>
      <w:r w:rsidR="00083158">
        <w:t xml:space="preserve"> should find most.</w:t>
      </w:r>
    </w:p>
    <w:p w:rsidR="00F248F2" w:rsidP="00F248F2" w:rsidRDefault="00F248F2" w14:paraId="7294CC9B" w14:textId="7F35956E">
      <w:pPr>
        <w:pStyle w:val="Heading2"/>
      </w:pPr>
      <w:r>
        <w:t>2. Set up the Blackboard content area</w:t>
      </w:r>
      <w:r w:rsidR="003B41C5">
        <w:t xml:space="preserve"> (first time only)</w:t>
      </w:r>
    </w:p>
    <w:p w:rsidR="00883EF4" w:rsidP="008169D3" w:rsidRDefault="00A11BA5" w14:paraId="23F7716A" w14:textId="77777777">
      <w:pPr>
        <w:pStyle w:val="Picture"/>
      </w:pPr>
      <w:r>
        <w:t xml:space="preserve">In order to fully transform the authored content, the content interface requires that </w:t>
      </w:r>
      <w:r w:rsidR="00706B15">
        <w:t xml:space="preserve">the Blackboard content area </w:t>
      </w:r>
      <w:r w:rsidR="00F52F22">
        <w:t>(</w:t>
      </w:r>
      <w:r w:rsidR="008169D3">
        <w:t xml:space="preserve">see </w:t>
      </w:r>
      <w:r w:rsidR="008169D3">
        <w:fldChar w:fldCharType="begin"/>
      </w:r>
      <w:r w:rsidR="008169D3">
        <w:instrText xml:space="preserve"> REF _Ref3203104 \h </w:instrText>
      </w:r>
      <w:r w:rsidR="008169D3">
        <w:fldChar w:fldCharType="separate"/>
      </w:r>
    </w:p>
    <w:p w:rsidR="00F248F2" w:rsidP="001D48CC" w:rsidRDefault="00883EF4" w14:paraId="5D070D44" w14:textId="710225B4">
      <w:r>
        <w:t xml:space="preserve">Figure </w:t>
      </w:r>
      <w:r>
        <w:rPr>
          <w:noProof/>
        </w:rPr>
        <w:t>1</w:t>
      </w:r>
      <w:r w:rsidR="008169D3">
        <w:fldChar w:fldCharType="end"/>
      </w:r>
      <w:r w:rsidRPr="00F52F22" w:rsidR="00F52F22">
        <w:t>)</w:t>
      </w:r>
      <w:r w:rsidR="00F52F22">
        <w:t xml:space="preserve"> </w:t>
      </w:r>
      <w:r w:rsidR="00706B15">
        <w:t>be set up in a specific way.</w:t>
      </w:r>
      <w:r w:rsidR="0098035D">
        <w:t xml:space="preserve"> This set up only needs to be done the first time </w:t>
      </w:r>
      <w:r w:rsidR="000C1BAA">
        <w:t>a specific Blackboard content area is used.</w:t>
      </w:r>
    </w:p>
    <w:p w:rsidR="00890795" w:rsidP="008169D3" w:rsidRDefault="009F4A6C" w14:paraId="3500B6F2" w14:textId="77777777">
      <w:pPr>
        <w:pStyle w:val="Picture"/>
      </w:pPr>
      <w:r>
        <w:rPr>
          <w:noProof/>
        </w:rPr>
        <w:drawing>
          <wp:inline distT="0" distB="0" distL="0" distR="0" wp14:anchorId="51EB6683" wp14:editId="49B758B0">
            <wp:extent cx="5050214" cy="2647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1_empty_Content_area.PNG"/>
                    <pic:cNvPicPr/>
                  </pic:nvPicPr>
                  <pic:blipFill>
                    <a:blip r:embed="rId24">
                      <a:extLst>
                        <a:ext uri="{28A0092B-C50C-407E-A947-70E740481C1C}">
                          <a14:useLocalDpi xmlns:a14="http://schemas.microsoft.com/office/drawing/2010/main" val="0"/>
                        </a:ext>
                      </a:extLst>
                    </a:blip>
                    <a:stretch>
                      <a:fillRect/>
                    </a:stretch>
                  </pic:blipFill>
                  <pic:spPr>
                    <a:xfrm>
                      <a:off x="0" y="0"/>
                      <a:ext cx="5056496" cy="2651244"/>
                    </a:xfrm>
                    <a:prstGeom prst="rect">
                      <a:avLst/>
                    </a:prstGeom>
                  </pic:spPr>
                </pic:pic>
              </a:graphicData>
            </a:graphic>
          </wp:inline>
        </w:drawing>
      </w:r>
      <w:bookmarkStart w:name="_Ref3203104" w:id="1"/>
    </w:p>
    <w:p w:rsidR="009F4A6C" w:rsidP="008169D3" w:rsidRDefault="008169D3" w14:paraId="1E4EB122" w14:textId="5A21F8ED">
      <w:pPr>
        <w:pStyle w:val="Picture"/>
      </w:pPr>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883EF4">
        <w:rPr>
          <w:noProof/>
        </w:rPr>
        <w:t>1</w:t>
      </w:r>
      <w:r w:rsidR="00D71DD2">
        <w:rPr>
          <w:noProof/>
        </w:rPr>
        <w:fldChar w:fldCharType="end"/>
      </w:r>
      <w:bookmarkEnd w:id="1"/>
      <w:r>
        <w:t xml:space="preserve"> - Empty content area in Blackboard</w:t>
      </w:r>
    </w:p>
    <w:p w:rsidR="00883EF4" w:rsidP="008169D3" w:rsidRDefault="003F1565" w14:paraId="56F3C4E0" w14:textId="77777777">
      <w:pPr>
        <w:pStyle w:val="Picture"/>
      </w:pPr>
      <w:r>
        <w:t>For the content interface to work with a Blackboard content area like</w:t>
      </w:r>
      <w:r w:rsidR="001D4364">
        <w:t xml:space="preserve"> </w:t>
      </w:r>
      <w:r w:rsidR="001D4364">
        <w:fldChar w:fldCharType="begin"/>
      </w:r>
      <w:r w:rsidR="001D4364">
        <w:instrText xml:space="preserve"> REF _Ref3203104 \h </w:instrText>
      </w:r>
      <w:r w:rsidR="001D4364">
        <w:fldChar w:fldCharType="separate"/>
      </w:r>
    </w:p>
    <w:p w:rsidR="003F1565" w:rsidP="001D48CC" w:rsidRDefault="00883EF4" w14:paraId="531A76B6" w14:textId="591D84F1">
      <w:r>
        <w:t xml:space="preserve">Figure </w:t>
      </w:r>
      <w:r>
        <w:rPr>
          <w:noProof/>
        </w:rPr>
        <w:t>1</w:t>
      </w:r>
      <w:r w:rsidR="001D4364">
        <w:fldChar w:fldCharType="end"/>
      </w:r>
      <w:r w:rsidR="003F1565">
        <w:t xml:space="preserve">. </w:t>
      </w:r>
      <w:r w:rsidRPr="003F1565" w:rsidR="003F1565">
        <w:t>It</w:t>
      </w:r>
      <w:r w:rsidR="003F1565">
        <w:t xml:space="preserve"> is necessary to add two content items to </w:t>
      </w:r>
      <w:r w:rsidR="00B6367C">
        <w:t>the area:</w:t>
      </w:r>
    </w:p>
    <w:p w:rsidR="00B6367C" w:rsidP="00B6367C" w:rsidRDefault="00B6367C" w14:paraId="4E35B0BA" w14:textId="703E383A">
      <w:pPr>
        <w:pStyle w:val="ListParagraph"/>
        <w:numPr>
          <w:ilvl w:val="0"/>
          <w:numId w:val="11"/>
        </w:numPr>
      </w:pPr>
      <w:r>
        <w:t>Content Interface; and,</w:t>
      </w:r>
      <w:r>
        <w:br/>
      </w:r>
      <w:r>
        <w:t xml:space="preserve">An empty content item with the name </w:t>
      </w:r>
      <w:r>
        <w:rPr>
          <w:b/>
        </w:rPr>
        <w:t>Content Interface</w:t>
      </w:r>
      <w:r>
        <w:t xml:space="preserve"> should be created first. It is empty because this is where the content from the Word document will be placed.</w:t>
      </w:r>
    </w:p>
    <w:p w:rsidR="00B6367C" w:rsidP="00B6367C" w:rsidRDefault="00B6367C" w14:paraId="26F87A97" w14:textId="249B8DAB">
      <w:pPr>
        <w:pStyle w:val="ListParagraph"/>
        <w:numPr>
          <w:ilvl w:val="0"/>
          <w:numId w:val="11"/>
        </w:numPr>
      </w:pPr>
      <w:r>
        <w:t>Tweak code.</w:t>
      </w:r>
      <w:r>
        <w:br/>
      </w:r>
      <w:r>
        <w:t>A second content item</w:t>
      </w:r>
      <w:r w:rsidR="00904A49">
        <w:t xml:space="preserve"> needs to be created (it can be called what you would like – it will be invisible to students)</w:t>
      </w:r>
      <w:r w:rsidR="00FB3156">
        <w:t xml:space="preserve">. This item should contain </w:t>
      </w:r>
      <w:hyperlink w:history="1" r:id="rId25">
        <w:r w:rsidRPr="00C86C17" w:rsidR="00FB3156">
          <w:rPr>
            <w:rStyle w:val="Hyperlink"/>
          </w:rPr>
          <w:t xml:space="preserve">the HTML code </w:t>
        </w:r>
        <w:r w:rsidRPr="00C86C17" w:rsidR="00C86C17">
          <w:rPr>
            <w:rStyle w:val="Hyperlink"/>
          </w:rPr>
          <w:t>available here</w:t>
        </w:r>
      </w:hyperlink>
      <w:r w:rsidR="00C86C17">
        <w:t>. This tweak code will transform the original content.</w:t>
      </w:r>
      <w:r w:rsidR="00B96BBF">
        <w:t xml:space="preserve"> </w:t>
      </w:r>
      <w:hyperlink w:history="1" r:id="rId26">
        <w:r w:rsidRPr="00775594" w:rsidR="00B96BBF">
          <w:rPr>
            <w:rStyle w:val="Hyperlink"/>
          </w:rPr>
          <w:t>These instructions</w:t>
        </w:r>
      </w:hyperlink>
      <w:r w:rsidR="00B96BBF">
        <w:t xml:space="preserve"> offer some advice on how to copy and paste the </w:t>
      </w:r>
      <w:r w:rsidR="00775594">
        <w:t>tweak code using the HTML Code View.</w:t>
      </w:r>
    </w:p>
    <w:p w:rsidR="00F248F2" w:rsidP="001D48CC" w:rsidRDefault="00680AE9" w14:paraId="69F3DCA5" w14:textId="60B1E335">
      <w:r>
        <w:fldChar w:fldCharType="begin"/>
      </w:r>
      <w:r>
        <w:instrText xml:space="preserve"> REF _Ref3203227 \h </w:instrText>
      </w:r>
      <w:r>
        <w:fldChar w:fldCharType="separate"/>
      </w:r>
      <w:r w:rsidR="00883EF4">
        <w:t xml:space="preserve">Figure </w:t>
      </w:r>
      <w:r w:rsidR="00883EF4">
        <w:rPr>
          <w:noProof/>
        </w:rPr>
        <w:t>2</w:t>
      </w:r>
      <w:r>
        <w:fldChar w:fldCharType="end"/>
      </w:r>
      <w:r>
        <w:t xml:space="preserve"> </w:t>
      </w:r>
      <w:r w:rsidR="00957FDA">
        <w:t>shows what you should see after completing the above two steps.</w:t>
      </w:r>
    </w:p>
    <w:p w:rsidR="00680AE9" w:rsidP="00890795" w:rsidRDefault="00680AE9" w14:paraId="2F3987F3" w14:textId="77777777">
      <w:pPr>
        <w:pStyle w:val="Picture"/>
      </w:pPr>
      <w:r>
        <w:rPr>
          <w:noProof/>
        </w:rPr>
        <w:lastRenderedPageBreak/>
        <w:drawing>
          <wp:inline distT="0" distB="0" distL="0" distR="0" wp14:anchorId="7E9A2C4E" wp14:editId="5C18FB14">
            <wp:extent cx="6219914" cy="3714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2_prepared_content_area.PNG"/>
                    <pic:cNvPicPr/>
                  </pic:nvPicPr>
                  <pic:blipFill>
                    <a:blip r:embed="rId27">
                      <a:extLst>
                        <a:ext uri="{28A0092B-C50C-407E-A947-70E740481C1C}">
                          <a14:useLocalDpi xmlns:a14="http://schemas.microsoft.com/office/drawing/2010/main" val="0"/>
                        </a:ext>
                      </a:extLst>
                    </a:blip>
                    <a:stretch>
                      <a:fillRect/>
                    </a:stretch>
                  </pic:blipFill>
                  <pic:spPr>
                    <a:xfrm>
                      <a:off x="0" y="0"/>
                      <a:ext cx="6225722" cy="3718219"/>
                    </a:xfrm>
                    <a:prstGeom prst="rect">
                      <a:avLst/>
                    </a:prstGeom>
                  </pic:spPr>
                </pic:pic>
              </a:graphicData>
            </a:graphic>
          </wp:inline>
        </w:drawing>
      </w:r>
    </w:p>
    <w:p w:rsidR="00680AE9" w:rsidP="00890795" w:rsidRDefault="00680AE9" w14:paraId="521C3909" w14:textId="4FD97302">
      <w:pPr>
        <w:pStyle w:val="Picture"/>
      </w:pPr>
      <w:bookmarkStart w:name="_Ref3203227" w:id="2"/>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883EF4">
        <w:rPr>
          <w:noProof/>
        </w:rPr>
        <w:t>2</w:t>
      </w:r>
      <w:r w:rsidR="00D71DD2">
        <w:rPr>
          <w:noProof/>
        </w:rPr>
        <w:fldChar w:fldCharType="end"/>
      </w:r>
      <w:bookmarkEnd w:id="2"/>
      <w:r>
        <w:t xml:space="preserve"> - Content area prepared for the content interface</w:t>
      </w:r>
    </w:p>
    <w:p w:rsidR="001D48CC" w:rsidP="001D48CC" w:rsidRDefault="00F248F2" w14:paraId="7B31157D" w14:textId="5CBCE92F">
      <w:pPr>
        <w:pStyle w:val="Heading2"/>
      </w:pPr>
      <w:r>
        <w:t>3</w:t>
      </w:r>
      <w:r w:rsidR="001D48CC">
        <w:t>. Convert Word to HTML</w:t>
      </w:r>
    </w:p>
    <w:p w:rsidR="001D48CC" w:rsidP="001D48CC" w:rsidRDefault="00403910" w14:paraId="7BC01E25" w14:textId="79438A45">
      <w:r>
        <w:t>The next step is convert your Word document to HTML that is ready to pasted into your Blackboard content area.</w:t>
      </w:r>
      <w:r w:rsidR="0057019F">
        <w:t xml:space="preserve"> To do this, you should:</w:t>
      </w:r>
    </w:p>
    <w:p w:rsidRPr="0057019F" w:rsidR="0057019F" w:rsidP="0057019F" w:rsidRDefault="0057019F" w14:paraId="2F1C83C3" w14:textId="0B8EB2BC">
      <w:pPr>
        <w:pStyle w:val="ListParagraph"/>
        <w:numPr>
          <w:ilvl w:val="0"/>
          <w:numId w:val="12"/>
        </w:numPr>
      </w:pPr>
      <w:r>
        <w:t xml:space="preserve">Visit </w:t>
      </w:r>
      <w:hyperlink w:history="1" r:id="rId28">
        <w:r w:rsidRPr="0032389D">
          <w:rPr>
            <w:rStyle w:val="Hyperlink"/>
          </w:rPr>
          <w:t>this page</w:t>
        </w:r>
      </w:hyperlink>
      <w:r>
        <w:t>;</w:t>
      </w:r>
      <w:r>
        <w:br/>
      </w:r>
      <w:r w:rsidR="00D5125F">
        <w:t>This is the service that will convert your Word document to HTML.</w:t>
      </w:r>
    </w:p>
    <w:p w:rsidR="00954C38" w:rsidP="00CF5DA7" w:rsidRDefault="00BD63E3" w14:paraId="70658F41" w14:textId="77777777">
      <w:pPr>
        <w:pStyle w:val="ListParagraph"/>
        <w:numPr>
          <w:ilvl w:val="0"/>
          <w:numId w:val="12"/>
        </w:numPr>
      </w:pPr>
      <w:r>
        <w:t xml:space="preserve">Use the </w:t>
      </w:r>
      <w:r>
        <w:rPr>
          <w:b/>
        </w:rPr>
        <w:t>Choose File</w:t>
      </w:r>
      <w:r>
        <w:t xml:space="preserve"> button to select your Word document.</w:t>
      </w:r>
      <w:r>
        <w:br/>
      </w:r>
      <w:r w:rsidR="000E0591">
        <w:t>Use the dialogue box to find and select your Word document.</w:t>
      </w:r>
      <w:r w:rsidR="000E0591">
        <w:br/>
      </w:r>
      <w:r w:rsidR="000E0591">
        <w:br/>
      </w:r>
      <w:r w:rsidR="000E0591">
        <w:rPr>
          <w:b/>
        </w:rPr>
        <w:t xml:space="preserve">Note: </w:t>
      </w:r>
      <w:r w:rsidR="004F3363">
        <w:t>You may need to close your Word document before you start this step.</w:t>
      </w:r>
    </w:p>
    <w:p w:rsidR="00954C38" w:rsidP="00CF5DA7" w:rsidRDefault="00BD63E3" w14:paraId="3DAD7505" w14:textId="08B5BFA2">
      <w:pPr>
        <w:pStyle w:val="ListParagraph"/>
        <w:numPr>
          <w:ilvl w:val="0"/>
          <w:numId w:val="12"/>
        </w:numPr>
      </w:pPr>
      <w:r>
        <w:t xml:space="preserve">Check the </w:t>
      </w:r>
      <w:r w:rsidR="00906267">
        <w:t>HTML</w:t>
      </w:r>
      <w:r w:rsidR="007F2170">
        <w:t>;</w:t>
      </w:r>
      <w:r w:rsidR="007F2170">
        <w:br/>
      </w:r>
      <w:r w:rsidR="0039492A">
        <w:t>Almost immediately, the content from your Word document should appear on the page</w:t>
      </w:r>
      <w:r w:rsidR="00B67370">
        <w:t xml:space="preserve"> (see </w:t>
      </w:r>
      <w:r w:rsidR="00663A0D">
        <w:fldChar w:fldCharType="begin"/>
      </w:r>
      <w:r w:rsidR="00663A0D">
        <w:instrText xml:space="preserve"> REF _Ref3203840 \h </w:instrText>
      </w:r>
      <w:r w:rsidR="00663A0D">
        <w:fldChar w:fldCharType="separate"/>
      </w:r>
      <w:r w:rsidR="00883EF4">
        <w:t xml:space="preserve">Figure </w:t>
      </w:r>
      <w:r w:rsidR="00883EF4">
        <w:rPr>
          <w:noProof/>
        </w:rPr>
        <w:t>3</w:t>
      </w:r>
      <w:r w:rsidR="00663A0D">
        <w:fldChar w:fldCharType="end"/>
      </w:r>
      <w:r w:rsidR="00B67370">
        <w:t>)</w:t>
      </w:r>
      <w:r w:rsidR="0039492A">
        <w:t xml:space="preserve">. Check through the displayed HTML to check for any </w:t>
      </w:r>
      <w:r w:rsidR="00B67370">
        <w:t>problems in the conversion process.</w:t>
      </w:r>
    </w:p>
    <w:p w:rsidR="00906267" w:rsidP="0057019F" w:rsidRDefault="00906267" w14:paraId="567F9859" w14:textId="4FFE8412">
      <w:pPr>
        <w:pStyle w:val="ListParagraph"/>
        <w:numPr>
          <w:ilvl w:val="0"/>
          <w:numId w:val="12"/>
        </w:numPr>
      </w:pPr>
      <w:r>
        <w:t>Check the messages;</w:t>
      </w:r>
      <w:r w:rsidR="00663A0D">
        <w:br/>
      </w:r>
      <w:r w:rsidR="00663A0D">
        <w:t xml:space="preserve">Scroll to the bottom of the page and </w:t>
      </w:r>
      <w:r w:rsidR="006F5A53">
        <w:t xml:space="preserve">check for any warnings or errors in the </w:t>
      </w:r>
      <w:r w:rsidR="006F5A53">
        <w:rPr>
          <w:b/>
        </w:rPr>
        <w:t>Messages</w:t>
      </w:r>
      <w:r w:rsidR="006F5A53">
        <w:t xml:space="preserve"> section.</w:t>
      </w:r>
      <w:r w:rsidR="00544CD6">
        <w:t xml:space="preserve"> </w:t>
      </w:r>
      <w:r w:rsidR="00544CD6">
        <w:fldChar w:fldCharType="begin"/>
      </w:r>
      <w:r w:rsidR="00544CD6">
        <w:instrText xml:space="preserve"> REF _Ref3203928 \h </w:instrText>
      </w:r>
      <w:r w:rsidR="00544CD6">
        <w:fldChar w:fldCharType="separate"/>
      </w:r>
      <w:r w:rsidR="00883EF4">
        <w:t xml:space="preserve">Figure </w:t>
      </w:r>
      <w:r w:rsidR="00883EF4">
        <w:rPr>
          <w:noProof/>
        </w:rPr>
        <w:t>4</w:t>
      </w:r>
      <w:r w:rsidR="00544CD6">
        <w:fldChar w:fldCharType="end"/>
      </w:r>
      <w:r w:rsidR="00544CD6">
        <w:t xml:space="preserve"> shows </w:t>
      </w:r>
      <w:r w:rsidR="00CB511E">
        <w:t>a message about an unrecognised style. Most messages – such as this one- mean that a particular Word style was not recognised by the conversion process. Typically the content will still appear in the document.</w:t>
      </w:r>
    </w:p>
    <w:p w:rsidR="00663A0D" w:rsidP="00663A0D" w:rsidRDefault="007F2170" w14:paraId="2FA2D493" w14:textId="10EC1362">
      <w:pPr>
        <w:pStyle w:val="ListParagraph"/>
        <w:numPr>
          <w:ilvl w:val="0"/>
          <w:numId w:val="12"/>
        </w:numPr>
      </w:pPr>
      <w:r>
        <w:t xml:space="preserve">Use the </w:t>
      </w:r>
      <w:r w:rsidRPr="00CB511E">
        <w:rPr>
          <w:b/>
        </w:rPr>
        <w:t xml:space="preserve">Click to copy </w:t>
      </w:r>
      <w:r>
        <w:t>button.</w:t>
      </w:r>
      <w:r>
        <w:br/>
      </w:r>
      <w:r w:rsidR="00952C62">
        <w:t>This button copies the HTML code used to display your content on the Web. Ready for you to paste it into Blackboard.</w:t>
      </w:r>
    </w:p>
    <w:p w:rsidR="00544CD6" w:rsidP="00544CD6" w:rsidRDefault="00544CD6" w14:paraId="78BB7277" w14:textId="2041F0C4"/>
    <w:p w:rsidR="00B212C2" w:rsidP="00B212C2" w:rsidRDefault="00B212C2" w14:paraId="49A0C3ED" w14:textId="77777777">
      <w:pPr>
        <w:pStyle w:val="Picture"/>
      </w:pPr>
      <w:r>
        <w:rPr>
          <w:noProof/>
        </w:rPr>
        <w:lastRenderedPageBreak/>
        <w:drawing>
          <wp:inline distT="0" distB="0" distL="0" distR="0" wp14:anchorId="26C64118" wp14:editId="1EBBF15D">
            <wp:extent cx="4343400" cy="2993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3_check_content.PNG"/>
                    <pic:cNvPicPr/>
                  </pic:nvPicPr>
                  <pic:blipFill>
                    <a:blip r:embed="rId29">
                      <a:extLst>
                        <a:ext uri="{28A0092B-C50C-407E-A947-70E740481C1C}">
                          <a14:useLocalDpi xmlns:a14="http://schemas.microsoft.com/office/drawing/2010/main" val="0"/>
                        </a:ext>
                      </a:extLst>
                    </a:blip>
                    <a:stretch>
                      <a:fillRect/>
                    </a:stretch>
                  </pic:blipFill>
                  <pic:spPr>
                    <a:xfrm>
                      <a:off x="0" y="0"/>
                      <a:ext cx="4350910" cy="2998601"/>
                    </a:xfrm>
                    <a:prstGeom prst="rect">
                      <a:avLst/>
                    </a:prstGeom>
                  </pic:spPr>
                </pic:pic>
              </a:graphicData>
            </a:graphic>
          </wp:inline>
        </w:drawing>
      </w:r>
    </w:p>
    <w:p w:rsidR="00B212C2" w:rsidP="00B212C2" w:rsidRDefault="00B212C2" w14:paraId="37893BC2" w14:textId="223946D5">
      <w:pPr>
        <w:pStyle w:val="Picture"/>
      </w:pPr>
      <w:bookmarkStart w:name="_Ref3203840" w:id="3"/>
      <w:r>
        <w:t xml:space="preserve">Figure </w:t>
      </w:r>
      <w:r>
        <w:rPr>
          <w:noProof/>
        </w:rPr>
        <w:fldChar w:fldCharType="begin"/>
      </w:r>
      <w:r>
        <w:rPr>
          <w:noProof/>
        </w:rPr>
        <w:instrText xml:space="preserve"> SEQ Figure \* ARABIC </w:instrText>
      </w:r>
      <w:r>
        <w:rPr>
          <w:noProof/>
        </w:rPr>
        <w:fldChar w:fldCharType="separate"/>
      </w:r>
      <w:r w:rsidR="00883EF4">
        <w:rPr>
          <w:noProof/>
        </w:rPr>
        <w:t>3</w:t>
      </w:r>
      <w:r>
        <w:rPr>
          <w:noProof/>
        </w:rPr>
        <w:fldChar w:fldCharType="end"/>
      </w:r>
      <w:bookmarkEnd w:id="3"/>
      <w:r>
        <w:t xml:space="preserve"> - HTML produced, time to check</w:t>
      </w:r>
    </w:p>
    <w:p w:rsidRPr="00CC60DC" w:rsidR="00B212C2" w:rsidP="00CC60DC" w:rsidRDefault="0058702E" w14:paraId="1CBE3FC2" w14:textId="48C298FA">
      <w:pPr>
        <w:pStyle w:val="Note"/>
        <w:rPr>
          <w:b/>
        </w:rPr>
      </w:pPr>
      <w:r w:rsidRPr="00CC60DC">
        <w:rPr>
          <w:b/>
        </w:rPr>
        <w:t>Changing styles that are recognised</w:t>
      </w:r>
    </w:p>
    <w:p w:rsidR="0058702E" w:rsidP="00CC60DC" w:rsidRDefault="0058702E" w14:paraId="6C73830A" w14:textId="7EA2BC81">
      <w:pPr>
        <w:pStyle w:val="Note"/>
      </w:pPr>
      <w:r>
        <w:t xml:space="preserve">Currently, this conversion process is configured to convert the styles listed in this document. These styles can be </w:t>
      </w:r>
      <w:r w:rsidR="00CC60DC">
        <w:t>modified and added to in order to support different types of documents.</w:t>
      </w:r>
    </w:p>
    <w:p w:rsidR="00544CD6" w:rsidP="00890795" w:rsidRDefault="00544CD6" w14:paraId="41782182" w14:textId="77777777">
      <w:pPr>
        <w:pStyle w:val="Picture"/>
      </w:pPr>
      <w:r>
        <w:rPr>
          <w:noProof/>
        </w:rPr>
        <w:drawing>
          <wp:inline distT="0" distB="0" distL="0" distR="0" wp14:anchorId="2A818A2F" wp14:editId="22317FCC">
            <wp:extent cx="4295775" cy="15697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4_check_messages.PNG"/>
                    <pic:cNvPicPr/>
                  </pic:nvPicPr>
                  <pic:blipFill>
                    <a:blip r:embed="rId30">
                      <a:extLst>
                        <a:ext uri="{28A0092B-C50C-407E-A947-70E740481C1C}">
                          <a14:useLocalDpi xmlns:a14="http://schemas.microsoft.com/office/drawing/2010/main" val="0"/>
                        </a:ext>
                      </a:extLst>
                    </a:blip>
                    <a:stretch>
                      <a:fillRect/>
                    </a:stretch>
                  </pic:blipFill>
                  <pic:spPr>
                    <a:xfrm>
                      <a:off x="0" y="0"/>
                      <a:ext cx="4308243" cy="1574290"/>
                    </a:xfrm>
                    <a:prstGeom prst="rect">
                      <a:avLst/>
                    </a:prstGeom>
                  </pic:spPr>
                </pic:pic>
              </a:graphicData>
            </a:graphic>
          </wp:inline>
        </w:drawing>
      </w:r>
    </w:p>
    <w:p w:rsidRPr="00544CD6" w:rsidR="00544CD6" w:rsidP="00890795" w:rsidRDefault="00544CD6" w14:paraId="41B34032" w14:textId="7B75ED76">
      <w:pPr>
        <w:pStyle w:val="Picture"/>
      </w:pPr>
      <w:bookmarkStart w:name="_Ref3203928" w:id="4"/>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883EF4">
        <w:rPr>
          <w:noProof/>
        </w:rPr>
        <w:t>4</w:t>
      </w:r>
      <w:r w:rsidR="00D71DD2">
        <w:rPr>
          <w:noProof/>
        </w:rPr>
        <w:fldChar w:fldCharType="end"/>
      </w:r>
      <w:bookmarkEnd w:id="4"/>
      <w:r>
        <w:t xml:space="preserve"> - Checking messages</w:t>
      </w:r>
    </w:p>
    <w:p w:rsidR="001D48CC" w:rsidP="00F248F2" w:rsidRDefault="00F248F2" w14:paraId="1228A836" w14:textId="0F83ECA5">
      <w:pPr>
        <w:pStyle w:val="Heading2"/>
      </w:pPr>
      <w:r>
        <w:t>4. Paste HTML into Blackboard</w:t>
      </w:r>
    </w:p>
    <w:p w:rsidR="00F248F2" w:rsidP="00F248F2" w:rsidRDefault="00BB45EA" w14:paraId="531A3DDF" w14:textId="564B8C94">
      <w:r>
        <w:t>Having converted a Word document into HTML, it’s time to paste the content into Blackboard. To do this, you would:</w:t>
      </w:r>
    </w:p>
    <w:p w:rsidR="00BB45EA" w:rsidP="00BB45EA" w:rsidRDefault="00BB45EA" w14:paraId="2B5CE268" w14:textId="71369B50">
      <w:pPr>
        <w:pStyle w:val="ListParagraph"/>
        <w:numPr>
          <w:ilvl w:val="0"/>
          <w:numId w:val="13"/>
        </w:numPr>
      </w:pPr>
      <w:r>
        <w:t>Go to the Blackboard content area you prepared previously</w:t>
      </w:r>
      <w:r w:rsidR="007C7D96">
        <w:t xml:space="preserve"> (see </w:t>
      </w:r>
      <w:r w:rsidR="007C7D96">
        <w:fldChar w:fldCharType="begin"/>
      </w:r>
      <w:r w:rsidR="007C7D96">
        <w:instrText xml:space="preserve"> REF _Ref3203227 \h </w:instrText>
      </w:r>
      <w:r w:rsidR="007C7D96">
        <w:fldChar w:fldCharType="separate"/>
      </w:r>
      <w:r w:rsidR="00883EF4">
        <w:t xml:space="preserve">Figure </w:t>
      </w:r>
      <w:r w:rsidR="00883EF4">
        <w:rPr>
          <w:noProof/>
        </w:rPr>
        <w:t>2</w:t>
      </w:r>
      <w:r w:rsidR="007C7D96">
        <w:fldChar w:fldCharType="end"/>
      </w:r>
      <w:r w:rsidR="007C7D96">
        <w:t>)</w:t>
      </w:r>
      <w:r>
        <w:t>;</w:t>
      </w:r>
    </w:p>
    <w:p w:rsidR="00BB45EA" w:rsidP="00BB45EA" w:rsidRDefault="00BB45EA" w14:paraId="522458FA" w14:textId="20CFA564">
      <w:pPr>
        <w:pStyle w:val="ListParagraph"/>
        <w:numPr>
          <w:ilvl w:val="0"/>
          <w:numId w:val="13"/>
        </w:numPr>
      </w:pPr>
      <w:r>
        <w:t xml:space="preserve">Edit the </w:t>
      </w:r>
      <w:r>
        <w:rPr>
          <w:b/>
        </w:rPr>
        <w:t>Content Interface</w:t>
      </w:r>
      <w:r>
        <w:t xml:space="preserve"> item.</w:t>
      </w:r>
      <w:r w:rsidR="00041F10">
        <w:br/>
      </w:r>
      <w:hyperlink w:history="1" r:id="rId31">
        <w:r w:rsidRPr="00EE1165" w:rsidR="00EE1165">
          <w:rPr>
            <w:rStyle w:val="Hyperlink"/>
          </w:rPr>
          <w:t>This document</w:t>
        </w:r>
      </w:hyperlink>
      <w:r w:rsidR="00EE1165">
        <w:t xml:space="preserve"> explains how to edit a Blackboard item.</w:t>
      </w:r>
    </w:p>
    <w:p w:rsidR="001A766F" w:rsidP="001A766F" w:rsidRDefault="00BB45EA" w14:paraId="4C3F9CF6" w14:textId="5908A6B9">
      <w:pPr>
        <w:pStyle w:val="ListParagraph"/>
        <w:numPr>
          <w:ilvl w:val="0"/>
          <w:numId w:val="11"/>
        </w:numPr>
      </w:pPr>
      <w:r>
        <w:t>Paste the</w:t>
      </w:r>
      <w:r w:rsidR="00C40F48">
        <w:t xml:space="preserve"> HTML code into this item</w:t>
      </w:r>
      <w:r w:rsidR="006262DD">
        <w:t>.</w:t>
      </w:r>
      <w:r w:rsidR="006262DD">
        <w:br/>
      </w:r>
      <w:r w:rsidR="006262DD">
        <w:t xml:space="preserve">Using the same </w:t>
      </w:r>
      <w:hyperlink w:history="1" r:id="rId32">
        <w:r w:rsidRPr="00775594" w:rsidR="006262DD">
          <w:rPr>
            <w:rStyle w:val="Hyperlink"/>
          </w:rPr>
          <w:t>instructions</w:t>
        </w:r>
      </w:hyperlink>
      <w:r w:rsidR="006262DD">
        <w:t xml:space="preserve"> from above for how to paste using the HTML Code View.</w:t>
      </w:r>
    </w:p>
    <w:p w:rsidR="00C40F48" w:rsidP="001A766F" w:rsidRDefault="001A766F" w14:paraId="1C248F5B" w14:textId="0E577567">
      <w:pPr>
        <w:pStyle w:val="ListParagraph"/>
        <w:numPr>
          <w:ilvl w:val="0"/>
          <w:numId w:val="11"/>
        </w:numPr>
      </w:pPr>
      <w:r>
        <w:t xml:space="preserve">Update and </w:t>
      </w:r>
      <w:r w:rsidR="00C40F48">
        <w:t>Submit</w:t>
      </w:r>
      <w:r>
        <w:t xml:space="preserve"> the changes.</w:t>
      </w:r>
    </w:p>
    <w:p w:rsidR="001A766F" w:rsidP="001A766F" w:rsidRDefault="001A766F" w14:paraId="269E7778" w14:textId="7182204C">
      <w:r>
        <w:t xml:space="preserve">If all has worked, you will be left with </w:t>
      </w:r>
      <w:r w:rsidR="007C10EE">
        <w:t xml:space="preserve">a Blackboard page that now contains the content from your Word document. For example, </w:t>
      </w:r>
      <w:r w:rsidR="007C10EE">
        <w:fldChar w:fldCharType="begin"/>
      </w:r>
      <w:r w:rsidR="007C10EE">
        <w:instrText xml:space="preserve"> REF _Ref3204456 \h </w:instrText>
      </w:r>
      <w:r w:rsidR="007C10EE">
        <w:fldChar w:fldCharType="separate"/>
      </w:r>
      <w:r w:rsidR="00883EF4">
        <w:t xml:space="preserve">Figure </w:t>
      </w:r>
      <w:r w:rsidR="00883EF4">
        <w:rPr>
          <w:noProof/>
        </w:rPr>
        <w:t>5</w:t>
      </w:r>
      <w:r w:rsidR="007C10EE">
        <w:fldChar w:fldCharType="end"/>
      </w:r>
      <w:r w:rsidR="007C10EE">
        <w:t xml:space="preserve"> showing the transformed HTML also shown in </w:t>
      </w:r>
      <w:r w:rsidR="003276D3">
        <w:fldChar w:fldCharType="begin"/>
      </w:r>
      <w:r w:rsidR="003276D3">
        <w:instrText xml:space="preserve"> REF _Ref3203840 \h </w:instrText>
      </w:r>
      <w:r w:rsidR="003276D3">
        <w:fldChar w:fldCharType="separate"/>
      </w:r>
      <w:r w:rsidR="00883EF4">
        <w:t xml:space="preserve">Figure </w:t>
      </w:r>
      <w:r w:rsidR="00883EF4">
        <w:rPr>
          <w:noProof/>
        </w:rPr>
        <w:t>3</w:t>
      </w:r>
      <w:r w:rsidR="003276D3">
        <w:fldChar w:fldCharType="end"/>
      </w:r>
      <w:r w:rsidR="003276D3">
        <w:t xml:space="preserve"> (and taken from this Word document).</w:t>
      </w:r>
    </w:p>
    <w:p w:rsidR="007C10EE" w:rsidP="00890795" w:rsidRDefault="007C10EE" w14:paraId="73540D2F" w14:textId="77777777">
      <w:pPr>
        <w:pStyle w:val="Picture"/>
      </w:pPr>
      <w:r>
        <w:rPr>
          <w:noProof/>
        </w:rPr>
        <w:lastRenderedPageBreak/>
        <w:drawing>
          <wp:inline distT="0" distB="0" distL="0" distR="0" wp14:anchorId="67CD0A36" wp14:editId="7AE92CC9">
            <wp:extent cx="4448175" cy="29192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5_HTML_in_BB.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59238" cy="2926502"/>
                    </a:xfrm>
                    <a:prstGeom prst="rect">
                      <a:avLst/>
                    </a:prstGeom>
                  </pic:spPr>
                </pic:pic>
              </a:graphicData>
            </a:graphic>
          </wp:inline>
        </w:drawing>
      </w:r>
    </w:p>
    <w:p w:rsidRPr="001C3BA4" w:rsidR="001C3BA4" w:rsidP="00A70CF7" w:rsidRDefault="007C10EE" w14:paraId="7337EEF2" w14:textId="7EF23298">
      <w:pPr>
        <w:pStyle w:val="Picture"/>
      </w:pPr>
      <w:bookmarkStart w:name="_Ref3204456" w:id="5"/>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883EF4">
        <w:rPr>
          <w:noProof/>
        </w:rPr>
        <w:t>5</w:t>
      </w:r>
      <w:r w:rsidR="00D71DD2">
        <w:rPr>
          <w:noProof/>
        </w:rPr>
        <w:fldChar w:fldCharType="end"/>
      </w:r>
      <w:bookmarkEnd w:id="5"/>
      <w:r>
        <w:t xml:space="preserve"> - Working content interface</w:t>
      </w:r>
    </w:p>
    <w:p w:rsidRPr="00F248F2" w:rsidR="00F248F2" w:rsidP="00F248F2" w:rsidRDefault="00A70CF7" w14:paraId="7CDEFD08" w14:textId="3A8BD770">
      <w:pPr>
        <w:pStyle w:val="Heading2"/>
      </w:pPr>
      <w:r>
        <w:t>5</w:t>
      </w:r>
      <w:r w:rsidR="00062561">
        <w:t>. Go to Step 1 to make changes</w:t>
      </w:r>
      <w:r w:rsidR="00D1434F">
        <w:t xml:space="preserve"> to your Word document</w:t>
      </w:r>
    </w:p>
    <w:p w:rsidR="00C37BE6" w:rsidP="00F248F2" w:rsidRDefault="003276D3" w14:paraId="0D92B32F" w14:textId="7333BF36">
      <w:r>
        <w:t>You should never use Blackboard to edit the content</w:t>
      </w:r>
      <w:r w:rsidR="00FD762F">
        <w:t xml:space="preserve">. Instead, the original </w:t>
      </w:r>
      <w:r w:rsidR="00E14271">
        <w:t xml:space="preserve">Word document </w:t>
      </w:r>
      <w:r w:rsidR="00FD762F">
        <w:t>should be used to make change</w:t>
      </w:r>
      <w:r w:rsidR="00CB7B6E">
        <w:t xml:space="preserve">s by returning to step 1 (remembering that Step 2 </w:t>
      </w:r>
      <w:r w:rsidR="00C37BE6">
        <w:t xml:space="preserve">should </w:t>
      </w:r>
      <w:r w:rsidR="00CB7B6E">
        <w:t xml:space="preserve">only be done the first time) </w:t>
      </w:r>
    </w:p>
    <w:p w:rsidR="0084378A" w:rsidP="0084378A" w:rsidRDefault="0084378A" w14:paraId="233B5E80" w14:textId="3FA52159">
      <w:pPr>
        <w:pStyle w:val="Heading1"/>
      </w:pPr>
      <w:r>
        <w:t>How do you update Blackboard content with the Content Interface</w:t>
      </w:r>
    </w:p>
    <w:p w:rsidR="0084378A" w:rsidP="0084378A" w:rsidRDefault="00416D43" w14:paraId="46E76F05" w14:textId="24EE73C8">
      <w:r>
        <w:t xml:space="preserve">The following explains one process </w:t>
      </w:r>
      <w:r w:rsidR="00D92F56">
        <w:t>for using the Content Interface to change content in Blackboard. The sections that following, include:</w:t>
      </w:r>
    </w:p>
    <w:p w:rsidR="00D92F56" w:rsidP="00D92F56" w:rsidRDefault="00D92F56" w14:paraId="6ADC8D0E" w14:textId="3153FE8B">
      <w:pPr>
        <w:pStyle w:val="ListParagraph"/>
        <w:numPr>
          <w:ilvl w:val="0"/>
          <w:numId w:val="28"/>
        </w:numPr>
      </w:pPr>
      <w:r>
        <w:t>This works if you can…;</w:t>
      </w:r>
      <w:r>
        <w:br/>
      </w:r>
      <w:r>
        <w:t xml:space="preserve">Defines </w:t>
      </w:r>
      <w:r w:rsidR="00C97F93">
        <w:t>what you need to see in Blackboard for this process to work for you.</w:t>
      </w:r>
    </w:p>
    <w:p w:rsidR="00C97F93" w:rsidP="00D92F56" w:rsidRDefault="00C97F93" w14:paraId="7E58D7B6" w14:textId="44528DFA">
      <w:pPr>
        <w:pStyle w:val="ListParagraph"/>
        <w:numPr>
          <w:ilvl w:val="0"/>
          <w:numId w:val="28"/>
        </w:numPr>
      </w:pPr>
      <w:r>
        <w:t>Edit the Word document;</w:t>
      </w:r>
      <w:r>
        <w:br/>
      </w:r>
      <w:r>
        <w:t>The first step is you make all your changes in the Word document.</w:t>
      </w:r>
    </w:p>
    <w:p w:rsidR="00C97F93" w:rsidP="00D92F56" w:rsidRDefault="00C97F93" w14:paraId="2E1D846A" w14:textId="0A1D55E8">
      <w:pPr>
        <w:pStyle w:val="ListParagraph"/>
        <w:numPr>
          <w:ilvl w:val="0"/>
          <w:numId w:val="28"/>
        </w:numPr>
      </w:pPr>
      <w:r>
        <w:t>Convert to HTML</w:t>
      </w:r>
      <w:r w:rsidR="009F3050">
        <w:t>;</w:t>
      </w:r>
      <w:r>
        <w:br/>
      </w:r>
      <w:r>
        <w:t>Next, that Word document has to be converted to HTML – the language used to generate Web pages.</w:t>
      </w:r>
    </w:p>
    <w:p w:rsidR="00C97F93" w:rsidP="00D92F56" w:rsidRDefault="009F3050" w14:paraId="57122624" w14:textId="1EF62F83">
      <w:pPr>
        <w:pStyle w:val="ListParagraph"/>
        <w:numPr>
          <w:ilvl w:val="0"/>
          <w:numId w:val="28"/>
        </w:numPr>
      </w:pPr>
      <w:r>
        <w:t>Paste into Blackboard; and,</w:t>
      </w:r>
    </w:p>
    <w:p w:rsidR="009F3050" w:rsidP="00D92F56" w:rsidRDefault="009F3050" w14:paraId="658968D0" w14:textId="6BC573E7">
      <w:pPr>
        <w:pStyle w:val="ListParagraph"/>
        <w:numPr>
          <w:ilvl w:val="0"/>
          <w:numId w:val="28"/>
        </w:numPr>
      </w:pPr>
      <w:r>
        <w:t>View the changes</w:t>
      </w:r>
    </w:p>
    <w:p w:rsidR="0084378A" w:rsidP="0084378A" w:rsidRDefault="00FD7B66" w14:paraId="2FDF4ECA" w14:textId="257D5B32">
      <w:pPr>
        <w:pStyle w:val="Heading2"/>
      </w:pPr>
      <w:r>
        <w:t>This works if you can…</w:t>
      </w:r>
    </w:p>
    <w:p w:rsidR="00AE3D27" w:rsidP="00C77E2D" w:rsidRDefault="00C77E2D" w14:paraId="0142138F" w14:textId="77777777">
      <w:r>
        <w:t>The update process shown in this section works if</w:t>
      </w:r>
      <w:r w:rsidR="00033259">
        <w:t>, when Editing is turned on,</w:t>
      </w:r>
      <w:r>
        <w:t xml:space="preserve"> </w:t>
      </w:r>
      <w:r w:rsidR="00EA745D">
        <w:t xml:space="preserve">the Blackboard page you </w:t>
      </w:r>
      <w:r w:rsidR="001D1F36">
        <w:t xml:space="preserve">want to edit contains the three items shown in the image below. </w:t>
      </w:r>
    </w:p>
    <w:p w:rsidR="00C77E2D" w:rsidP="00C77E2D" w:rsidRDefault="001D1F36" w14:paraId="55206368" w14:textId="30F9FBEA">
      <w:r>
        <w:t>The three items are:</w:t>
      </w:r>
    </w:p>
    <w:p w:rsidR="001D1F36" w:rsidP="001D1F36" w:rsidRDefault="001D1F36" w14:paraId="3FC8C6F2" w14:textId="4D5F10CE">
      <w:pPr>
        <w:pStyle w:val="ListParagraph"/>
        <w:numPr>
          <w:ilvl w:val="0"/>
          <w:numId w:val="29"/>
        </w:numPr>
      </w:pPr>
      <w:r>
        <w:t>Content Interface;</w:t>
      </w:r>
      <w:r>
        <w:br/>
      </w:r>
      <w:r>
        <w:t xml:space="preserve">This is where the </w:t>
      </w:r>
      <w:r w:rsidR="000B022A">
        <w:t>content you are editing will be displayed. You will paste the new content into this.</w:t>
      </w:r>
    </w:p>
    <w:p w:rsidR="000B022A" w:rsidP="001D1F36" w:rsidRDefault="000B022A" w14:paraId="5314847A" w14:textId="682E5741">
      <w:pPr>
        <w:pStyle w:val="ListParagraph"/>
        <w:numPr>
          <w:ilvl w:val="0"/>
          <w:numId w:val="29"/>
        </w:numPr>
      </w:pPr>
      <w:r>
        <w:t>Content Management Instructions;</w:t>
      </w:r>
      <w:r w:rsidR="00033259">
        <w:t xml:space="preserve"> and,</w:t>
      </w:r>
      <w:r>
        <w:br/>
      </w:r>
      <w:r>
        <w:t xml:space="preserve">These are the instructions and </w:t>
      </w:r>
      <w:r w:rsidR="00033259">
        <w:rPr>
          <w:i/>
          <w:iCs/>
        </w:rPr>
        <w:t xml:space="preserve">Update Content Interface </w:t>
      </w:r>
      <w:r w:rsidR="00033259">
        <w:t>functionality you will use to update the content.</w:t>
      </w:r>
    </w:p>
    <w:p w:rsidR="00033259" w:rsidP="001D1F36" w:rsidRDefault="00033259" w14:paraId="1291A33E" w14:textId="01392B3E">
      <w:pPr>
        <w:pStyle w:val="ListParagraph"/>
        <w:numPr>
          <w:ilvl w:val="0"/>
          <w:numId w:val="29"/>
        </w:numPr>
      </w:pPr>
      <w:r>
        <w:t>Content Document.</w:t>
      </w:r>
      <w:r>
        <w:br/>
      </w:r>
      <w:r>
        <w:t>This is a link to the Word document you will edit to make the change.</w:t>
      </w:r>
      <w:r w:rsidR="00426390">
        <w:t xml:space="preserve"> You will also </w:t>
      </w:r>
      <w:r w:rsidR="00426390">
        <w:lastRenderedPageBreak/>
        <w:t>need to have permission to edit the Word document.</w:t>
      </w:r>
    </w:p>
    <w:p w:rsidRPr="00C77E2D" w:rsidR="00033259" w:rsidP="00033259" w:rsidRDefault="00033259" w14:paraId="566FFEB7" w14:textId="2A5761E8">
      <w:pPr>
        <w:pStyle w:val="Note"/>
      </w:pPr>
      <w:r>
        <w:t>The order of these items in Blackboard does NOT matter.</w:t>
      </w:r>
    </w:p>
    <w:p w:rsidR="00FD7B66" w:rsidP="00FD7B66" w:rsidRDefault="00C77E2D" w14:paraId="743C21EB" w14:textId="52193136">
      <w:r>
        <w:rPr>
          <w:noProof/>
        </w:rPr>
        <w:drawing>
          <wp:inline distT="0" distB="0" distL="0" distR="0" wp14:anchorId="2B81D696" wp14:editId="3050C409">
            <wp:extent cx="5731510" cy="51098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5109845"/>
                    </a:xfrm>
                    <a:prstGeom prst="rect">
                      <a:avLst/>
                    </a:prstGeom>
                  </pic:spPr>
                </pic:pic>
              </a:graphicData>
            </a:graphic>
          </wp:inline>
        </w:drawing>
      </w:r>
    </w:p>
    <w:p w:rsidR="00BF22BC" w:rsidP="00BF22BC" w:rsidRDefault="00416D43" w14:paraId="5AECADE5" w14:textId="2614AA48">
      <w:pPr>
        <w:pStyle w:val="Heading2"/>
      </w:pPr>
      <w:r>
        <w:t>Edit the Word document</w:t>
      </w:r>
    </w:p>
    <w:p w:rsidR="00416D43" w:rsidP="00426390" w:rsidRDefault="00426390" w14:paraId="01D547E1" w14:textId="054D3C0A">
      <w:pPr>
        <w:pStyle w:val="Note"/>
      </w:pPr>
      <w:r>
        <w:t>All changes should be</w:t>
      </w:r>
      <w:r w:rsidR="00B0516C">
        <w:t xml:space="preserve"> only be made in the Word document. Never, edit the Content Interface directly.</w:t>
      </w:r>
    </w:p>
    <w:p w:rsidR="003F0D04" w:rsidP="00B0516C" w:rsidRDefault="00540B5B" w14:paraId="7FC9D4C0" w14:textId="77777777">
      <w:r>
        <w:t>The Word document should be shared with you via OneDrive or SharePoint.</w:t>
      </w:r>
      <w:r w:rsidR="003F0D04">
        <w:t xml:space="preserve"> </w:t>
      </w:r>
    </w:p>
    <w:p w:rsidR="003F0D04" w:rsidP="003F0D04" w:rsidRDefault="003F0D04" w14:paraId="3043DFA1" w14:textId="2FFBE325">
      <w:pPr>
        <w:pStyle w:val="Heading3"/>
      </w:pPr>
      <w:r>
        <w:t>Access the online version</w:t>
      </w:r>
    </w:p>
    <w:p w:rsidR="00B0516C" w:rsidP="00B0516C" w:rsidRDefault="003F0D04" w14:paraId="7F04FC2F" w14:textId="4442810B">
      <w:r>
        <w:t xml:space="preserve">If you have permission, you should be able to click on either of the links shown in the following image </w:t>
      </w:r>
      <w:r w:rsidR="00611AFC">
        <w:t>to see an online version of the Word document.</w:t>
      </w:r>
    </w:p>
    <w:p w:rsidR="00611AFC" w:rsidP="00B0516C" w:rsidRDefault="00611AFC" w14:paraId="465D4E4D" w14:textId="5CFA4A7E">
      <w:r>
        <w:t>You can make changes in the online version and they will automatically be saved.</w:t>
      </w:r>
    </w:p>
    <w:p w:rsidR="00C33F3E" w:rsidP="003F0D04" w:rsidRDefault="003F0D04" w14:paraId="6263219F" w14:textId="2F4E3852">
      <w:pPr>
        <w:pStyle w:val="Heading3"/>
      </w:pPr>
      <w:r>
        <w:t>Access the version on your computer</w:t>
      </w:r>
    </w:p>
    <w:p w:rsidRPr="003F0D04" w:rsidR="003F0D04" w:rsidP="003F0D04" w:rsidRDefault="0060593A" w14:paraId="66D35CFB" w14:textId="4FB7AD94">
      <w:r>
        <w:t xml:space="preserve">If you have sync’d </w:t>
      </w:r>
      <w:hyperlink w:history="1" r:id="rId35">
        <w:r w:rsidRPr="008621B8">
          <w:rPr>
            <w:rStyle w:val="Hyperlink"/>
          </w:rPr>
          <w:t>OneDrive with your Comp</w:t>
        </w:r>
        <w:r w:rsidRPr="008621B8" w:rsidR="008621B8">
          <w:rPr>
            <w:rStyle w:val="Hyperlink"/>
          </w:rPr>
          <w:t>uter</w:t>
        </w:r>
      </w:hyperlink>
      <w:r w:rsidR="008621B8">
        <w:t xml:space="preserve"> you can also </w:t>
      </w:r>
      <w:r w:rsidR="001147F6">
        <w:t>edit the Word document via the Word application.</w:t>
      </w:r>
    </w:p>
    <w:p w:rsidR="00C33F3E" w:rsidP="00B0516C" w:rsidRDefault="00C33F3E" w14:paraId="774B2822" w14:textId="1B769FE0">
      <w:r>
        <w:rPr>
          <w:noProof/>
        </w:rPr>
        <w:lastRenderedPageBreak/>
        <w:drawing>
          <wp:inline distT="0" distB="0" distL="0" distR="0" wp14:anchorId="30E00ED2" wp14:editId="7AE0BAF9">
            <wp:extent cx="5731510" cy="3223895"/>
            <wp:effectExtent l="0" t="0" r="254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dit the word document.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416D43" w:rsidP="00416D43" w:rsidRDefault="00416D43" w14:paraId="3C5D9D0C" w14:textId="15EF91A0">
      <w:pPr>
        <w:pStyle w:val="Heading2"/>
      </w:pPr>
      <w:r>
        <w:t>Convert to HTML</w:t>
      </w:r>
    </w:p>
    <w:p w:rsidR="00416D43" w:rsidP="00416D43" w:rsidRDefault="001147F6" w14:paraId="22B2744E" w14:textId="2EB47C71">
      <w:r>
        <w:t xml:space="preserve">Once you have made all the changes to the </w:t>
      </w:r>
      <w:r w:rsidR="007966B6">
        <w:t>Word document you need to convert the Word document to HTML.</w:t>
      </w:r>
    </w:p>
    <w:p w:rsidR="007966B6" w:rsidP="00416D43" w:rsidRDefault="007966B6" w14:paraId="5D16BD96" w14:textId="3CCCBF69">
      <w:r>
        <w:t xml:space="preserve">To do this you click the </w:t>
      </w:r>
      <w:r w:rsidRPr="007966B6">
        <w:rPr>
          <w:b/>
          <w:bCs/>
          <w:shd w:val="clear" w:color="auto" w:fill="70AD47" w:themeFill="accent6"/>
        </w:rPr>
        <w:t>Update Content Interface</w:t>
      </w:r>
      <w:r>
        <w:t xml:space="preserve"> button</w:t>
      </w:r>
      <w:r w:rsidR="00D040F3">
        <w:t xml:space="preserve"> on the image above. This will start the conversion process and display something like the following</w:t>
      </w:r>
      <w:r w:rsidR="008A06AB">
        <w:t xml:space="preserve"> image</w:t>
      </w:r>
      <w:r w:rsidR="00D040F3">
        <w:t>.</w:t>
      </w:r>
    </w:p>
    <w:p w:rsidR="0062351A" w:rsidP="00416D43" w:rsidRDefault="0062351A" w14:paraId="0B93D263" w14:textId="74333E65">
      <w:r>
        <w:t xml:space="preserve">If the </w:t>
      </w:r>
      <w:r w:rsidR="007830FD">
        <w:rPr>
          <w:b/>
          <w:bCs/>
        </w:rPr>
        <w:t xml:space="preserve">PROGRESS </w:t>
      </w:r>
      <w:r w:rsidR="007830FD">
        <w:t xml:space="preserve">section is showing all green (and, perhaps some yellow) then the conversion process has been successful and the </w:t>
      </w:r>
      <w:r w:rsidR="00A4428D">
        <w:t>HTML version will be displayed.</w:t>
      </w:r>
    </w:p>
    <w:p w:rsidRPr="007830FD" w:rsidR="00E80AEE" w:rsidP="00416D43" w:rsidRDefault="00E80AEE" w14:paraId="6CEDA8D1" w14:textId="77777777"/>
    <w:p w:rsidR="00D040F3" w:rsidP="00416D43" w:rsidRDefault="0062351A" w14:paraId="097B05B2" w14:textId="6F183ACE">
      <w:r>
        <w:rPr>
          <w:noProof/>
        </w:rPr>
        <w:lastRenderedPageBreak/>
        <w:drawing>
          <wp:inline distT="0" distB="0" distL="0" distR="0" wp14:anchorId="0F94EC52" wp14:editId="3A931DB1">
            <wp:extent cx="5731510" cy="4799965"/>
            <wp:effectExtent l="0" t="0" r="254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799965"/>
                    </a:xfrm>
                    <a:prstGeom prst="rect">
                      <a:avLst/>
                    </a:prstGeom>
                  </pic:spPr>
                </pic:pic>
              </a:graphicData>
            </a:graphic>
          </wp:inline>
        </w:drawing>
      </w:r>
    </w:p>
    <w:p w:rsidR="00416D43" w:rsidP="00416D43" w:rsidRDefault="00AC1F1A" w14:paraId="1BFF424A" w14:textId="5A315BC9">
      <w:pPr>
        <w:pStyle w:val="Heading2"/>
      </w:pPr>
      <w:r>
        <w:t xml:space="preserve">Copy </w:t>
      </w:r>
      <w:r w:rsidR="00416D43">
        <w:t xml:space="preserve">the HTML </w:t>
      </w:r>
      <w:r>
        <w:t>into the clipboard and return t</w:t>
      </w:r>
      <w:r w:rsidR="00416D43">
        <w:t>o Blackboard</w:t>
      </w:r>
    </w:p>
    <w:p w:rsidR="00416D43" w:rsidP="00416D43" w:rsidRDefault="00A4428D" w14:paraId="0D272E8D" w14:textId="66DED44C">
      <w:r>
        <w:t>Having converted the Word document to HTML, the next step is to make the change in Blackboard by pasting the HTML into Blackboard</w:t>
      </w:r>
      <w:r w:rsidR="00977E8C">
        <w:t>.</w:t>
      </w:r>
    </w:p>
    <w:p w:rsidR="00977E8C" w:rsidP="00416D43" w:rsidRDefault="00977E8C" w14:paraId="0D836471" w14:textId="2441F092">
      <w:r>
        <w:t>D</w:t>
      </w:r>
      <w:r w:rsidR="00084DEE">
        <w:t>o</w:t>
      </w:r>
      <w:r>
        <w:t xml:space="preserve"> this by clicking on the </w:t>
      </w:r>
      <w:r w:rsidRPr="00977E8C">
        <w:rPr>
          <w:b/>
          <w:bCs/>
          <w:shd w:val="clear" w:color="auto" w:fill="70AD47" w:themeFill="accent6"/>
        </w:rPr>
        <w:t>Click to copy &amp; update L@G</w:t>
      </w:r>
      <w:r>
        <w:rPr>
          <w:b/>
          <w:bCs/>
        </w:rPr>
        <w:t xml:space="preserve"> </w:t>
      </w:r>
      <w:r>
        <w:t>button on the image above.</w:t>
      </w:r>
      <w:r w:rsidR="00084DEE">
        <w:t xml:space="preserve"> This button will</w:t>
      </w:r>
    </w:p>
    <w:p w:rsidR="00084DEE" w:rsidP="00084DEE" w:rsidRDefault="00084DEE" w14:paraId="10B6E75C" w14:textId="76ED6EA5">
      <w:pPr>
        <w:pStyle w:val="ListParagraph"/>
        <w:numPr>
          <w:ilvl w:val="0"/>
          <w:numId w:val="30"/>
        </w:numPr>
      </w:pPr>
      <w:r>
        <w:t>Copy the HTML</w:t>
      </w:r>
      <w:r w:rsidR="006B629C">
        <w:t xml:space="preserve"> containing your updated content into your computer’s clipboard. (Ready for you to paste into Blackboard)</w:t>
      </w:r>
    </w:p>
    <w:p w:rsidR="006B629C" w:rsidP="00084DEE" w:rsidRDefault="006B629C" w14:paraId="08582019" w14:textId="2948CC61">
      <w:pPr>
        <w:pStyle w:val="ListParagraph"/>
        <w:numPr>
          <w:ilvl w:val="0"/>
          <w:numId w:val="30"/>
        </w:numPr>
      </w:pPr>
      <w:r>
        <w:t xml:space="preserve">Take you back to Blackboard ready to edit the </w:t>
      </w:r>
      <w:r w:rsidR="00495339">
        <w:t>Blackboard item into which you need to paste the updated content.</w:t>
      </w:r>
    </w:p>
    <w:p w:rsidR="000C0369" w:rsidP="00416D43" w:rsidRDefault="00495339" w14:paraId="6C101BE1" w14:textId="17E14C0F">
      <w:r>
        <w:t xml:space="preserve">If step #2 works, you </w:t>
      </w:r>
      <w:r w:rsidR="000C0369">
        <w:t xml:space="preserve">should </w:t>
      </w:r>
      <w:r>
        <w:t xml:space="preserve">see </w:t>
      </w:r>
      <w:r w:rsidR="000C0369">
        <w:t>something like the following</w:t>
      </w:r>
      <w:r w:rsidR="00084DEE">
        <w:t xml:space="preserve"> image.</w:t>
      </w:r>
    </w:p>
    <w:p w:rsidRPr="00977E8C" w:rsidR="000C0369" w:rsidP="00416D43" w:rsidRDefault="00C34284" w14:paraId="2781DD72" w14:textId="334CCE52">
      <w:r>
        <w:rPr>
          <w:noProof/>
        </w:rPr>
        <w:lastRenderedPageBreak/>
        <w:drawing>
          <wp:inline distT="0" distB="0" distL="0" distR="0" wp14:anchorId="2493EA58" wp14:editId="5B0742DD">
            <wp:extent cx="4763165" cy="3696216"/>
            <wp:effectExtent l="0" t="0" r="0" b="0"/>
            <wp:docPr id="33" name="Picture 3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mall ContentInterfaceElements.png"/>
                    <pic:cNvPicPr/>
                  </pic:nvPicPr>
                  <pic:blipFill>
                    <a:blip r:embed="rId38">
                      <a:extLst>
                        <a:ext uri="{28A0092B-C50C-407E-A947-70E740481C1C}">
                          <a14:useLocalDpi xmlns:a14="http://schemas.microsoft.com/office/drawing/2010/main" val="0"/>
                        </a:ext>
                      </a:extLst>
                    </a:blip>
                    <a:stretch>
                      <a:fillRect/>
                    </a:stretch>
                  </pic:blipFill>
                  <pic:spPr>
                    <a:xfrm>
                      <a:off x="0" y="0"/>
                      <a:ext cx="4763165" cy="3696216"/>
                    </a:xfrm>
                    <a:prstGeom prst="rect">
                      <a:avLst/>
                    </a:prstGeom>
                  </pic:spPr>
                </pic:pic>
              </a:graphicData>
            </a:graphic>
          </wp:inline>
        </w:drawing>
      </w:r>
    </w:p>
    <w:p w:rsidR="00E47827" w:rsidP="009F3050" w:rsidRDefault="00E47827" w14:paraId="74705EE4" w14:textId="066D89A9">
      <w:pPr>
        <w:pStyle w:val="Heading2"/>
      </w:pPr>
      <w:r>
        <w:t>Paste the updated content into Blackboard</w:t>
      </w:r>
    </w:p>
    <w:p w:rsidR="00E47827" w:rsidP="00E47827" w:rsidRDefault="00397C27" w14:paraId="3346D05E" w14:textId="7EC97332">
      <w:r>
        <w:t>Once you’re able to see something like the previous image, you are ready to paste the updated content into Blackboard.</w:t>
      </w:r>
    </w:p>
    <w:p w:rsidR="00397C27" w:rsidP="00397C27" w:rsidRDefault="00397C27" w14:paraId="11554A77" w14:textId="69EE894F">
      <w:pPr>
        <w:pStyle w:val="Heading3"/>
      </w:pPr>
      <w:r>
        <w:t>Press</w:t>
      </w:r>
      <w:r w:rsidR="00BC7BB1">
        <w:t xml:space="preserve"> the HTML button</w:t>
      </w:r>
    </w:p>
    <w:p w:rsidR="006356DC" w:rsidP="00BC7BB1" w:rsidRDefault="00BC7BB1" w14:paraId="5CE48152" w14:textId="77777777">
      <w:r>
        <w:t xml:space="preserve">Because the updated content is in HTML format, you cannot just paste it into Blackboard. You </w:t>
      </w:r>
      <w:r w:rsidR="00A97DD3">
        <w:t xml:space="preserve">need to </w:t>
      </w:r>
      <w:r>
        <w:t>press the HTML button</w:t>
      </w:r>
      <w:r w:rsidR="00A97DD3">
        <w:t xml:space="preserve"> pointed to in the previous image. You should then see </w:t>
      </w:r>
      <w:r w:rsidR="003500BD">
        <w:t xml:space="preserve">something like </w:t>
      </w:r>
      <w:r w:rsidR="00A97DD3">
        <w:t>the following image.</w:t>
      </w:r>
      <w:r w:rsidR="006356DC">
        <w:t xml:space="preserve"> </w:t>
      </w:r>
    </w:p>
    <w:p w:rsidR="00BC7BB1" w:rsidP="00BC7BB1" w:rsidRDefault="006356DC" w14:paraId="7F168B0A" w14:textId="6C48099B">
      <w:r>
        <w:t>It shows the content of the Blackboard item in HTML. This is the content you will replace by</w:t>
      </w:r>
    </w:p>
    <w:p w:rsidR="00371901" w:rsidP="006356DC" w:rsidRDefault="00A749E4" w14:paraId="117084DD" w14:textId="65FCBF0C">
      <w:pPr>
        <w:pStyle w:val="ListParagraph"/>
        <w:numPr>
          <w:ilvl w:val="0"/>
          <w:numId w:val="31"/>
        </w:numPr>
      </w:pPr>
      <w:r>
        <w:t xml:space="preserve">Delete all </w:t>
      </w:r>
      <w:r w:rsidR="0096630E">
        <w:t>the</w:t>
      </w:r>
      <w:r>
        <w:t xml:space="preserve"> content.</w:t>
      </w:r>
    </w:p>
    <w:p w:rsidR="006356DC" w:rsidP="00371901" w:rsidRDefault="00371901" w14:paraId="22A574F3" w14:textId="5F453C65">
      <w:pPr>
        <w:pStyle w:val="ListParagraph"/>
        <w:numPr>
          <w:ilvl w:val="1"/>
          <w:numId w:val="31"/>
        </w:numPr>
      </w:pPr>
      <w:r>
        <w:t>Select all of the content by c</w:t>
      </w:r>
      <w:r w:rsidR="00A749E4">
        <w:t>lick</w:t>
      </w:r>
      <w:r>
        <w:t>ing</w:t>
      </w:r>
      <w:r w:rsidR="00A749E4">
        <w:t xml:space="preserve"> </w:t>
      </w:r>
      <w:r w:rsidR="00EB71DF">
        <w:t xml:space="preserve">in the </w:t>
      </w:r>
      <w:r w:rsidR="00EB71DF">
        <w:rPr>
          <w:i/>
          <w:iCs/>
        </w:rPr>
        <w:t xml:space="preserve">HTML code view </w:t>
      </w:r>
      <w:r w:rsidR="00EB71DF">
        <w:t>section and hit</w:t>
      </w:r>
      <w:r>
        <w:t>tin</w:t>
      </w:r>
      <w:r w:rsidR="00EB71DF">
        <w:t xml:space="preserve"> CTRL-A (or C</w:t>
      </w:r>
      <w:r>
        <w:t>md A on a Mac).</w:t>
      </w:r>
    </w:p>
    <w:p w:rsidR="00371901" w:rsidP="00371901" w:rsidRDefault="00371901" w14:paraId="7E2ACE5F" w14:textId="7324B622">
      <w:pPr>
        <w:pStyle w:val="ListParagraph"/>
        <w:numPr>
          <w:ilvl w:val="1"/>
          <w:numId w:val="31"/>
        </w:numPr>
      </w:pPr>
      <w:r>
        <w:t>Hit the delete key to delete it</w:t>
      </w:r>
    </w:p>
    <w:p w:rsidR="00371901" w:rsidP="00371901" w:rsidRDefault="0096630E" w14:paraId="626C3820" w14:textId="111333F8">
      <w:pPr>
        <w:pStyle w:val="ListParagraph"/>
        <w:numPr>
          <w:ilvl w:val="0"/>
          <w:numId w:val="31"/>
        </w:numPr>
      </w:pPr>
      <w:r>
        <w:t>Paste in the updated content from the clipboard.</w:t>
      </w:r>
    </w:p>
    <w:p w:rsidR="0096630E" w:rsidP="0096630E" w:rsidRDefault="0096630E" w14:paraId="28BD79ED" w14:textId="5C009111">
      <w:pPr>
        <w:pStyle w:val="ListParagraph"/>
        <w:numPr>
          <w:ilvl w:val="1"/>
          <w:numId w:val="31"/>
        </w:numPr>
      </w:pPr>
      <w:r>
        <w:t>Hit CTRL-V (or Cmd V on a Mac) to paste the clipboard contents.</w:t>
      </w:r>
    </w:p>
    <w:p w:rsidR="00A315F0" w:rsidP="00A315F0" w:rsidRDefault="00A315F0" w14:paraId="1CCA1FAE" w14:textId="25C04F0C">
      <w:pPr>
        <w:pStyle w:val="ListParagraph"/>
        <w:numPr>
          <w:ilvl w:val="0"/>
          <w:numId w:val="31"/>
        </w:numPr>
      </w:pPr>
      <w:r>
        <w:t xml:space="preserve">Hit the </w:t>
      </w:r>
      <w:r>
        <w:rPr>
          <w:i/>
          <w:iCs/>
        </w:rPr>
        <w:t xml:space="preserve">Update </w:t>
      </w:r>
      <w:r>
        <w:t>button in the bottom right of the window.</w:t>
      </w:r>
      <w:r>
        <w:br/>
      </w:r>
      <w:r>
        <w:t>This will take you back to the page shown in the previous image.</w:t>
      </w:r>
    </w:p>
    <w:p w:rsidR="00A315F0" w:rsidP="00A315F0" w:rsidRDefault="00A315F0" w14:paraId="798C04F4" w14:textId="03205440">
      <w:pPr>
        <w:pStyle w:val="ListParagraph"/>
        <w:numPr>
          <w:ilvl w:val="0"/>
          <w:numId w:val="31"/>
        </w:numPr>
      </w:pPr>
      <w:r>
        <w:t xml:space="preserve">Hit the </w:t>
      </w:r>
      <w:r>
        <w:rPr>
          <w:i/>
          <w:iCs/>
        </w:rPr>
        <w:t xml:space="preserve">Submit </w:t>
      </w:r>
      <w:r>
        <w:t>button</w:t>
      </w:r>
      <w:r w:rsidR="00EC1AC9">
        <w:br/>
      </w:r>
      <w:r w:rsidR="00EC1AC9">
        <w:t>This will take you back to the Blackboard page, which should be showing the updated content.</w:t>
      </w:r>
    </w:p>
    <w:p w:rsidR="003500BD" w:rsidP="00BC7BB1" w:rsidRDefault="003500BD" w14:paraId="4FCD86A3" w14:textId="414E4533">
      <w:r>
        <w:rPr>
          <w:noProof/>
        </w:rPr>
        <w:lastRenderedPageBreak/>
        <w:drawing>
          <wp:inline distT="0" distB="0" distL="0" distR="0" wp14:anchorId="72C19BA7" wp14:editId="375FF8BD">
            <wp:extent cx="5731510" cy="520382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5203825"/>
                    </a:xfrm>
                    <a:prstGeom prst="rect">
                      <a:avLst/>
                    </a:prstGeom>
                  </pic:spPr>
                </pic:pic>
              </a:graphicData>
            </a:graphic>
          </wp:inline>
        </w:drawing>
      </w:r>
    </w:p>
    <w:p w:rsidRPr="00BC7BB1" w:rsidR="00A97DD3" w:rsidP="00BC7BB1" w:rsidRDefault="00A97DD3" w14:paraId="704DC14C" w14:textId="77777777"/>
    <w:p w:rsidR="00DF4B7C" w:rsidP="00FF5805" w:rsidRDefault="00144D6A" w14:paraId="7C7F5995" w14:textId="5C70585C">
      <w:pPr>
        <w:pStyle w:val="Heading1"/>
      </w:pPr>
      <w:r>
        <w:t xml:space="preserve">How do you </w:t>
      </w:r>
      <w:r w:rsidR="00DF4B7C">
        <w:t>add/edit</w:t>
      </w:r>
      <w:r w:rsidR="009E10EC">
        <w:t xml:space="preserve"> </w:t>
      </w:r>
      <w:r w:rsidR="00D72580">
        <w:t xml:space="preserve">normal Word content: </w:t>
      </w:r>
      <w:r w:rsidR="009E10EC">
        <w:t>text</w:t>
      </w:r>
      <w:r w:rsidR="00DF4B7C">
        <w:t>, headings</w:t>
      </w:r>
      <w:r w:rsidR="00D33006">
        <w:t>, tables and quotes</w:t>
      </w:r>
    </w:p>
    <w:p w:rsidR="00D72580" w:rsidP="00FF5805" w:rsidRDefault="003A52F9" w14:paraId="12DE6776" w14:textId="77777777">
      <w:r>
        <w:t xml:space="preserve">The following sections </w:t>
      </w:r>
      <w:r w:rsidR="00D72580">
        <w:t xml:space="preserve">explains how to add/edit the type of content normally found in a Word document. </w:t>
      </w:r>
    </w:p>
    <w:p w:rsidR="00FF5805" w:rsidP="00FF5805" w:rsidRDefault="006414C5" w14:paraId="786837B8" w14:textId="7933C82B">
      <w:r>
        <w:t xml:space="preserve">Each of the sections below explore a different </w:t>
      </w:r>
      <w:r w:rsidR="00D70F96">
        <w:t>content element, its style and how it is transformed onlin</w:t>
      </w:r>
      <w:r w:rsidR="004D292D">
        <w:t>e</w:t>
      </w:r>
      <w:r w:rsidR="00D70F96">
        <w:t>.</w:t>
      </w:r>
    </w:p>
    <w:p w:rsidR="00F54C9E" w:rsidP="00F54C9E" w:rsidRDefault="00F54C9E" w14:paraId="639B97EA" w14:textId="7A4361F0">
      <w:pPr>
        <w:pStyle w:val="Heading3"/>
      </w:pPr>
      <w:r>
        <w:t>Compare and constrast: Word and Blackboard</w:t>
      </w:r>
    </w:p>
    <w:p w:rsidR="00757236" w:rsidP="005B195B" w:rsidRDefault="00F54C9E" w14:paraId="3C1AF910" w14:textId="46D1C54F">
      <w:pPr>
        <w:pStyle w:val="activity"/>
      </w:pPr>
      <w:r>
        <w:t xml:space="preserve">As you work through the examples in this section, it </w:t>
      </w:r>
      <w:r w:rsidR="00C54E89">
        <w:t xml:space="preserve">would be helpful to look at both the </w:t>
      </w:r>
      <w:hyperlink w:history="1" r:id="rId40">
        <w:r w:rsidRPr="007C746A">
          <w:rPr>
            <w:rStyle w:val="Hyperlink"/>
          </w:rPr>
          <w:t>Word document</w:t>
        </w:r>
      </w:hyperlink>
      <w:r>
        <w:t xml:space="preserve"> and </w:t>
      </w:r>
      <w:hyperlink w:history="1" r:id="rId41">
        <w:r w:rsidRPr="007C746A">
          <w:rPr>
            <w:rStyle w:val="Hyperlink"/>
          </w:rPr>
          <w:t>Blackboard versions</w:t>
        </w:r>
      </w:hyperlink>
      <w:r>
        <w:t xml:space="preserve"> of the </w:t>
      </w:r>
      <w:r w:rsidR="00C54E89">
        <w:t>document</w:t>
      </w:r>
      <w:r>
        <w:t>.</w:t>
      </w:r>
    </w:p>
    <w:p w:rsidRPr="004D292D" w:rsidR="004D292D" w:rsidP="004D292D" w:rsidRDefault="004D292D" w14:paraId="0D9EB593" w14:textId="5D544BA7">
      <w:pPr>
        <w:pStyle w:val="Note"/>
        <w:rPr>
          <w:b/>
        </w:rPr>
      </w:pPr>
      <w:r w:rsidRPr="004D292D">
        <w:rPr>
          <w:b/>
        </w:rPr>
        <w:t>Learn more about Word styles</w:t>
      </w:r>
    </w:p>
    <w:p w:rsidR="004D292D" w:rsidP="00CA05D9" w:rsidRDefault="004D292D" w14:paraId="09B04C5F" w14:textId="788B450F">
      <w:pPr>
        <w:pStyle w:val="Note"/>
      </w:pPr>
      <w:r>
        <w:t xml:space="preserve">If you’re unfamiliar with using styles in Word documents, please refer to the plethora of online resources (e.g. </w:t>
      </w:r>
      <w:hyperlink w:history="1" r:id="rId42">
        <w:r w:rsidRPr="00083158">
          <w:rPr>
            <w:rStyle w:val="Hyperlink"/>
          </w:rPr>
          <w:t>this one</w:t>
        </w:r>
      </w:hyperlink>
      <w:r>
        <w:t xml:space="preserve">). A quick search for </w:t>
      </w:r>
      <w:r>
        <w:rPr>
          <w:i/>
        </w:rPr>
        <w:t>introduction word styles</w:t>
      </w:r>
      <w:r>
        <w:t xml:space="preserve"> should find most.</w:t>
      </w:r>
    </w:p>
    <w:p w:rsidR="00E15222" w:rsidP="00F4163A" w:rsidRDefault="00E15222" w14:paraId="40CBBAFA" w14:textId="3676104A">
      <w:pPr>
        <w:pStyle w:val="Heading2"/>
      </w:pPr>
      <w:r>
        <w:t>Normal and the default text style</w:t>
      </w:r>
    </w:p>
    <w:p w:rsidR="00E15222" w:rsidP="00E15222" w:rsidRDefault="00E15222" w14:paraId="005B497B" w14:textId="615FE934">
      <w:r>
        <w:t xml:space="preserve">Any text that has a </w:t>
      </w:r>
      <w:r>
        <w:rPr>
          <w:i/>
        </w:rPr>
        <w:t>Normal</w:t>
      </w:r>
      <w:r>
        <w:t xml:space="preserve"> style applied to it (this paragraph) or has a style that the content interface does not recognise, will be displayed as normal text.</w:t>
      </w:r>
    </w:p>
    <w:p w:rsidR="00F3629D" w:rsidP="00E15222" w:rsidRDefault="00F3629D" w14:paraId="37826A53" w14:textId="6AACAD11">
      <w:r>
        <w:lastRenderedPageBreak/>
        <w:t xml:space="preserve">Use of </w:t>
      </w:r>
      <w:r>
        <w:rPr>
          <w:i/>
        </w:rPr>
        <w:t>italics</w:t>
      </w:r>
      <w:r>
        <w:t xml:space="preserve">, </w:t>
      </w:r>
      <w:r>
        <w:rPr>
          <w:b/>
        </w:rPr>
        <w:t>bold</w:t>
      </w:r>
      <w:r>
        <w:t xml:space="preserve">, </w:t>
      </w:r>
      <w:r>
        <w:rPr>
          <w:u w:val="single"/>
        </w:rPr>
        <w:t>underline</w:t>
      </w:r>
      <w:r w:rsidR="00D82C1E">
        <w:t xml:space="preserve"> (doesn’t work)</w:t>
      </w:r>
      <w:r>
        <w:t xml:space="preserve">, </w:t>
      </w:r>
      <w:r w:rsidRPr="00D82C1E">
        <w:rPr>
          <w:strike/>
        </w:rPr>
        <w:t>strikethrough</w:t>
      </w:r>
      <w:r w:rsidR="00D82C1E">
        <w:t xml:space="preserve"> </w:t>
      </w:r>
      <w:r>
        <w:t xml:space="preserve">and other character </w:t>
      </w:r>
      <w:r w:rsidR="00A0454F">
        <w:t>formatting</w:t>
      </w:r>
      <w:r>
        <w:t xml:space="preserve"> will typically </w:t>
      </w:r>
      <w:r w:rsidR="00A0454F">
        <w:t xml:space="preserve">be represented in the online version, as shown in </w:t>
      </w:r>
      <w:r w:rsidR="005268C9">
        <w:fldChar w:fldCharType="begin"/>
      </w:r>
      <w:r w:rsidR="005268C9">
        <w:instrText xml:space="preserve"> REF _Ref3276926 \h </w:instrText>
      </w:r>
      <w:r w:rsidR="005268C9">
        <w:fldChar w:fldCharType="separate"/>
      </w:r>
      <w:r w:rsidR="00883EF4">
        <w:t xml:space="preserve">Figure </w:t>
      </w:r>
      <w:r w:rsidR="00883EF4">
        <w:rPr>
          <w:noProof/>
        </w:rPr>
        <w:t>6</w:t>
      </w:r>
      <w:r w:rsidR="005268C9">
        <w:fldChar w:fldCharType="end"/>
      </w:r>
    </w:p>
    <w:p w:rsidR="005268C9" w:rsidP="00C230C4" w:rsidRDefault="005268C9" w14:paraId="17B60AE8" w14:textId="77777777">
      <w:pPr>
        <w:pStyle w:val="Picture"/>
      </w:pPr>
      <w:r>
        <w:rPr>
          <w:noProof/>
        </w:rPr>
        <w:drawing>
          <wp:inline distT="0" distB="0" distL="0" distR="0" wp14:anchorId="23DD03E8" wp14:editId="3DD175C4">
            <wp:extent cx="4238348" cy="2562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6_showing_italics.PNG"/>
                    <pic:cNvPicPr/>
                  </pic:nvPicPr>
                  <pic:blipFill>
                    <a:blip r:embed="rId43">
                      <a:extLst>
                        <a:ext uri="{28A0092B-C50C-407E-A947-70E740481C1C}">
                          <a14:useLocalDpi xmlns:a14="http://schemas.microsoft.com/office/drawing/2010/main" val="0"/>
                        </a:ext>
                      </a:extLst>
                    </a:blip>
                    <a:stretch>
                      <a:fillRect/>
                    </a:stretch>
                  </pic:blipFill>
                  <pic:spPr>
                    <a:xfrm>
                      <a:off x="0" y="0"/>
                      <a:ext cx="4245365" cy="2566467"/>
                    </a:xfrm>
                    <a:prstGeom prst="rect">
                      <a:avLst/>
                    </a:prstGeom>
                  </pic:spPr>
                </pic:pic>
              </a:graphicData>
            </a:graphic>
          </wp:inline>
        </w:drawing>
      </w:r>
    </w:p>
    <w:p w:rsidRPr="005268C9" w:rsidR="005268C9" w:rsidP="00C230C4" w:rsidRDefault="005268C9" w14:paraId="5640ADA8" w14:textId="71E64EC5">
      <w:pPr>
        <w:pStyle w:val="Picture"/>
      </w:pPr>
      <w:bookmarkStart w:name="_Ref3276926" w:id="6"/>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883EF4">
        <w:rPr>
          <w:noProof/>
        </w:rPr>
        <w:t>6</w:t>
      </w:r>
      <w:r w:rsidR="00624468">
        <w:rPr>
          <w:noProof/>
        </w:rPr>
        <w:fldChar w:fldCharType="end"/>
      </w:r>
      <w:bookmarkEnd w:id="6"/>
      <w:r>
        <w:t xml:space="preserve"> - Displaying normal text and some emphasis</w:t>
      </w:r>
    </w:p>
    <w:p w:rsidR="005A3C98" w:rsidP="00F4163A" w:rsidRDefault="00F4163A" w14:paraId="114A2CAA" w14:textId="31B32629">
      <w:pPr>
        <w:pStyle w:val="Heading2"/>
      </w:pPr>
      <w:r>
        <w:t>Headings and the accordion</w:t>
      </w:r>
      <w:r w:rsidR="00E618FA">
        <w:t xml:space="preserve"> (Heading 2 style)</w:t>
      </w:r>
    </w:p>
    <w:p w:rsidR="00F4163A" w:rsidP="00F4163A" w:rsidRDefault="006414C5" w14:paraId="4DADA5BE" w14:textId="65CC4142">
      <w:r>
        <w:t xml:space="preserve">If you have viewed the </w:t>
      </w:r>
      <w:r w:rsidR="00B07936">
        <w:t xml:space="preserve">Blackboard version of this document you will know that </w:t>
      </w:r>
      <w:r w:rsidR="00565500">
        <w:t xml:space="preserve">the content is transformed using </w:t>
      </w:r>
      <w:hyperlink w:history="1" r:id="rId44">
        <w:r w:rsidRPr="00565500" w:rsidR="00565500">
          <w:rPr>
            <w:rStyle w:val="Hyperlink"/>
          </w:rPr>
          <w:t>an accordion interface</w:t>
        </w:r>
      </w:hyperlink>
      <w:r w:rsidR="00565500">
        <w:t>.</w:t>
      </w:r>
      <w:r w:rsidR="00627977">
        <w:t xml:space="preserve"> </w:t>
      </w:r>
      <w:r w:rsidR="00627977">
        <w:rPr>
          <w:i/>
        </w:rPr>
        <w:t xml:space="preserve">Figure ?? </w:t>
      </w:r>
      <w:r w:rsidR="00627977">
        <w:t xml:space="preserve">is an example of what this section looks like online. It shows that each heading becomes an accordion header. Clicking on such a header allows its content to be </w:t>
      </w:r>
      <w:r w:rsidR="00E618FA">
        <w:t>expanded (shown) or collapsed (hidden).</w:t>
      </w:r>
    </w:p>
    <w:p w:rsidR="00A30ECD" w:rsidP="00C230C4" w:rsidRDefault="00A30ECD" w14:paraId="1BDFC79C" w14:textId="77777777">
      <w:pPr>
        <w:pStyle w:val="Picture"/>
      </w:pPr>
      <w:r>
        <w:rPr>
          <w:noProof/>
        </w:rPr>
        <w:drawing>
          <wp:inline distT="0" distB="0" distL="0" distR="0" wp14:anchorId="7FD62974" wp14:editId="07DEA06F">
            <wp:extent cx="4229100" cy="205063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07_headings.PNG"/>
                    <pic:cNvPicPr/>
                  </pic:nvPicPr>
                  <pic:blipFill>
                    <a:blip r:embed="rId45">
                      <a:extLst>
                        <a:ext uri="{28A0092B-C50C-407E-A947-70E740481C1C}">
                          <a14:useLocalDpi xmlns:a14="http://schemas.microsoft.com/office/drawing/2010/main" val="0"/>
                        </a:ext>
                      </a:extLst>
                    </a:blip>
                    <a:stretch>
                      <a:fillRect/>
                    </a:stretch>
                  </pic:blipFill>
                  <pic:spPr>
                    <a:xfrm>
                      <a:off x="0" y="0"/>
                      <a:ext cx="4236975" cy="2054452"/>
                    </a:xfrm>
                    <a:prstGeom prst="rect">
                      <a:avLst/>
                    </a:prstGeom>
                  </pic:spPr>
                </pic:pic>
              </a:graphicData>
            </a:graphic>
          </wp:inline>
        </w:drawing>
      </w:r>
    </w:p>
    <w:p w:rsidR="00A30ECD" w:rsidP="00C230C4" w:rsidRDefault="00A30ECD" w14:paraId="5C4DD7BC" w14:textId="323CA440">
      <w:pPr>
        <w:pStyle w:val="Picture"/>
      </w:pPr>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883EF4">
        <w:rPr>
          <w:noProof/>
        </w:rPr>
        <w:t>7</w:t>
      </w:r>
      <w:r w:rsidR="00624468">
        <w:rPr>
          <w:noProof/>
        </w:rPr>
        <w:fldChar w:fldCharType="end"/>
      </w:r>
      <w:r>
        <w:t xml:space="preserve"> - Displaying headings, including accordions</w:t>
      </w:r>
    </w:p>
    <w:p w:rsidR="00E618FA" w:rsidP="00E618FA" w:rsidRDefault="00E618FA" w14:paraId="26D7C991" w14:textId="1E35244C">
      <w:pPr>
        <w:pStyle w:val="Heading3"/>
      </w:pPr>
      <w:r>
        <w:t>Two-levels of heading (Heading 3 style)</w:t>
      </w:r>
    </w:p>
    <w:p w:rsidR="00E618FA" w:rsidP="00F4163A" w:rsidRDefault="00E618FA" w14:paraId="57D58BE5" w14:textId="719D01E3">
      <w:r>
        <w:t xml:space="preserve">Currently the content interface only supports </w:t>
      </w:r>
      <w:r w:rsidR="00CD5063">
        <w:t xml:space="preserve">two levels of </w:t>
      </w:r>
      <w:r w:rsidR="002F316F">
        <w:t xml:space="preserve">nested </w:t>
      </w:r>
      <w:r w:rsidR="00CD5063">
        <w:t>accordion</w:t>
      </w:r>
      <w:r w:rsidR="002F316F">
        <w:t xml:space="preserve">. </w:t>
      </w:r>
    </w:p>
    <w:p w:rsidRPr="00BC00CD" w:rsidR="002F316F" w:rsidP="00F4163A" w:rsidRDefault="002F316F" w14:paraId="2F5E4558" w14:textId="54A07ACD">
      <w:r>
        <w:t xml:space="preserve">Any text that has a </w:t>
      </w:r>
      <w:r>
        <w:rPr>
          <w:i/>
        </w:rPr>
        <w:t>Heading 1</w:t>
      </w:r>
      <w:r>
        <w:t xml:space="preserve"> style applied to it becomes a top-level accordion. Any text with a </w:t>
      </w:r>
      <w:r>
        <w:rPr>
          <w:i/>
        </w:rPr>
        <w:t>Heading 2</w:t>
      </w:r>
      <w:r>
        <w:t xml:space="preserve"> style applied </w:t>
      </w:r>
      <w:r w:rsidR="00BC00CD">
        <w:t xml:space="preserve">will become a second-level accordion. Any text with lower heading styles (e.g. </w:t>
      </w:r>
      <w:r w:rsidR="00BC00CD">
        <w:rPr>
          <w:i/>
        </w:rPr>
        <w:t>Heading 3</w:t>
      </w:r>
      <w:r w:rsidR="00BC00CD">
        <w:t>) will just be displayed as a heading.</w:t>
      </w:r>
    </w:p>
    <w:p w:rsidR="00961251" w:rsidP="00D70F96" w:rsidRDefault="00961251" w14:paraId="325A9CC4" w14:textId="52323B1E">
      <w:pPr>
        <w:pStyle w:val="Heading2"/>
      </w:pPr>
      <w:r>
        <w:t>Table</w:t>
      </w:r>
      <w:r w:rsidR="00D70F96">
        <w:t>s</w:t>
      </w:r>
      <w:r>
        <w:t xml:space="preserve"> </w:t>
      </w:r>
    </w:p>
    <w:p w:rsidRPr="00C6309F" w:rsidR="00A40501" w:rsidP="00A40501" w:rsidRDefault="00A40501" w14:paraId="08B0E0B5" w14:textId="6D5B2B0A">
      <w:pPr>
        <w:rPr>
          <w:b/>
          <w:i/>
        </w:rPr>
      </w:pPr>
      <w:r>
        <w:t xml:space="preserve">Any Word table will be default be converted into a HTML table. Currently each </w:t>
      </w:r>
      <w:r w:rsidR="00C6309F">
        <w:t>HTML/online table is formatted using a single style</w:t>
      </w:r>
      <w:r w:rsidR="00C05E86">
        <w:t xml:space="preserve"> (</w:t>
      </w:r>
      <w:r w:rsidR="00E61A91">
        <w:fldChar w:fldCharType="begin"/>
      </w:r>
      <w:r w:rsidR="00E61A91">
        <w:instrText xml:space="preserve"> REF _Ref3277134 \h </w:instrText>
      </w:r>
      <w:r w:rsidR="00E61A91">
        <w:fldChar w:fldCharType="separate"/>
      </w:r>
      <w:r w:rsidR="00883EF4">
        <w:t xml:space="preserve">Figure </w:t>
      </w:r>
      <w:r w:rsidR="00883EF4">
        <w:rPr>
          <w:noProof/>
        </w:rPr>
        <w:t>8</w:t>
      </w:r>
      <w:r w:rsidR="00E61A91">
        <w:fldChar w:fldCharType="end"/>
      </w:r>
      <w:r w:rsidR="00C05E86">
        <w:t>).</w:t>
      </w:r>
    </w:p>
    <w:tbl>
      <w:tblPr>
        <w:tblStyle w:val="TableGrid"/>
        <w:tblW w:w="0" w:type="auto"/>
        <w:tblLook w:val="04A0" w:firstRow="1" w:lastRow="0" w:firstColumn="1" w:lastColumn="0" w:noHBand="0" w:noVBand="1"/>
      </w:tblPr>
      <w:tblGrid>
        <w:gridCol w:w="4508"/>
        <w:gridCol w:w="4508"/>
      </w:tblGrid>
      <w:tr w:rsidRPr="00961251" w:rsidR="00A40501" w:rsidTr="00C16166" w14:paraId="05025542" w14:textId="77777777">
        <w:tc>
          <w:tcPr>
            <w:tcW w:w="4508" w:type="dxa"/>
          </w:tcPr>
          <w:p w:rsidRPr="00961251" w:rsidR="00A40501" w:rsidP="00C16166" w:rsidRDefault="00A40501" w14:paraId="04A922C0" w14:textId="77777777">
            <w:pPr>
              <w:rPr>
                <w:b/>
              </w:rPr>
            </w:pPr>
            <w:r w:rsidRPr="00961251">
              <w:rPr>
                <w:b/>
              </w:rPr>
              <w:t>Heading 1</w:t>
            </w:r>
          </w:p>
        </w:tc>
        <w:tc>
          <w:tcPr>
            <w:tcW w:w="4508" w:type="dxa"/>
          </w:tcPr>
          <w:p w:rsidRPr="00961251" w:rsidR="00A40501" w:rsidP="00C16166" w:rsidRDefault="00A40501" w14:paraId="67A6CC8E" w14:textId="77777777">
            <w:pPr>
              <w:rPr>
                <w:b/>
              </w:rPr>
            </w:pPr>
            <w:r w:rsidRPr="00961251">
              <w:rPr>
                <w:b/>
              </w:rPr>
              <w:t>Heading 2</w:t>
            </w:r>
          </w:p>
        </w:tc>
      </w:tr>
      <w:tr w:rsidRPr="00961251" w:rsidR="00A40501" w:rsidTr="00C16166" w14:paraId="04D83736" w14:textId="77777777">
        <w:tc>
          <w:tcPr>
            <w:tcW w:w="4508" w:type="dxa"/>
          </w:tcPr>
          <w:p w:rsidRPr="00961251" w:rsidR="00A40501" w:rsidP="00C16166" w:rsidRDefault="00A40501" w14:paraId="458D6725" w14:textId="77777777">
            <w:r w:rsidRPr="00961251">
              <w:lastRenderedPageBreak/>
              <w:t>Hello</w:t>
            </w:r>
          </w:p>
        </w:tc>
        <w:tc>
          <w:tcPr>
            <w:tcW w:w="4508" w:type="dxa"/>
          </w:tcPr>
          <w:p w:rsidRPr="00961251" w:rsidR="00A40501" w:rsidP="00C16166" w:rsidRDefault="00C6309F" w14:paraId="5CBAC9AF" w14:textId="79F1309E">
            <w:r w:rsidRPr="00961251">
              <w:t>T</w:t>
            </w:r>
            <w:r w:rsidRPr="00961251" w:rsidR="00A40501">
              <w:t>here</w:t>
            </w:r>
          </w:p>
        </w:tc>
      </w:tr>
      <w:tr w:rsidRPr="00961251" w:rsidR="00A40501" w:rsidTr="00C16166" w14:paraId="245B4902" w14:textId="77777777">
        <w:tc>
          <w:tcPr>
            <w:tcW w:w="4508" w:type="dxa"/>
          </w:tcPr>
          <w:p w:rsidRPr="00961251" w:rsidR="00A40501" w:rsidP="00C16166" w:rsidRDefault="00A40501" w14:paraId="75CAD706" w14:textId="77777777">
            <w:r w:rsidRPr="00961251">
              <w:t>This</w:t>
            </w:r>
          </w:p>
        </w:tc>
        <w:tc>
          <w:tcPr>
            <w:tcW w:w="4508" w:type="dxa"/>
          </w:tcPr>
          <w:p w:rsidRPr="00961251" w:rsidR="00A40501" w:rsidP="00C16166" w:rsidRDefault="00C6309F" w14:paraId="01A7FB2B" w14:textId="2D9B7C87">
            <w:r w:rsidRPr="00961251">
              <w:t>I</w:t>
            </w:r>
            <w:r w:rsidRPr="00961251" w:rsidR="00A40501">
              <w:t>s</w:t>
            </w:r>
          </w:p>
        </w:tc>
      </w:tr>
      <w:tr w:rsidRPr="00961251" w:rsidR="00A40501" w:rsidTr="00C16166" w14:paraId="7BDF4643" w14:textId="77777777">
        <w:tc>
          <w:tcPr>
            <w:tcW w:w="4508" w:type="dxa"/>
          </w:tcPr>
          <w:p w:rsidRPr="00961251" w:rsidR="00A40501" w:rsidP="00C16166" w:rsidRDefault="00A40501" w14:paraId="5D0CA7E5" w14:textId="77777777">
            <w:r w:rsidRPr="00961251">
              <w:t>A</w:t>
            </w:r>
          </w:p>
        </w:tc>
        <w:tc>
          <w:tcPr>
            <w:tcW w:w="4508" w:type="dxa"/>
          </w:tcPr>
          <w:p w:rsidRPr="00961251" w:rsidR="00A40501" w:rsidP="00C16166" w:rsidRDefault="00C6309F" w14:paraId="4991DD30" w14:textId="1B6B8536">
            <w:r w:rsidRPr="00961251">
              <w:t>T</w:t>
            </w:r>
            <w:r w:rsidRPr="00961251" w:rsidR="00A40501">
              <w:t>able</w:t>
            </w:r>
          </w:p>
        </w:tc>
      </w:tr>
    </w:tbl>
    <w:p w:rsidR="00C05E86" w:rsidP="00C230C4" w:rsidRDefault="00C05E86" w14:paraId="753650BD" w14:textId="77777777">
      <w:pPr>
        <w:pStyle w:val="Picture"/>
      </w:pPr>
      <w:r>
        <w:rPr>
          <w:noProof/>
        </w:rPr>
        <w:drawing>
          <wp:inline distT="0" distB="0" distL="0" distR="0" wp14:anchorId="2AF29B5B" wp14:editId="23C0F397">
            <wp:extent cx="3790950" cy="201582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08_displaying_tables.PNG"/>
                    <pic:cNvPicPr/>
                  </pic:nvPicPr>
                  <pic:blipFill>
                    <a:blip r:embed="rId46">
                      <a:extLst>
                        <a:ext uri="{28A0092B-C50C-407E-A947-70E740481C1C}">
                          <a14:useLocalDpi xmlns:a14="http://schemas.microsoft.com/office/drawing/2010/main" val="0"/>
                        </a:ext>
                      </a:extLst>
                    </a:blip>
                    <a:stretch>
                      <a:fillRect/>
                    </a:stretch>
                  </pic:blipFill>
                  <pic:spPr>
                    <a:xfrm>
                      <a:off x="0" y="0"/>
                      <a:ext cx="3799847" cy="2020553"/>
                    </a:xfrm>
                    <a:prstGeom prst="rect">
                      <a:avLst/>
                    </a:prstGeom>
                  </pic:spPr>
                </pic:pic>
              </a:graphicData>
            </a:graphic>
          </wp:inline>
        </w:drawing>
      </w:r>
    </w:p>
    <w:p w:rsidR="00A40501" w:rsidP="00C230C4" w:rsidRDefault="00C05E86" w14:paraId="77F4E2E2" w14:textId="3884C75B">
      <w:pPr>
        <w:pStyle w:val="Picture"/>
      </w:pPr>
      <w:bookmarkStart w:name="_Ref3277134" w:id="7"/>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883EF4">
        <w:rPr>
          <w:noProof/>
        </w:rPr>
        <w:t>8</w:t>
      </w:r>
      <w:r w:rsidR="00624468">
        <w:rPr>
          <w:noProof/>
        </w:rPr>
        <w:fldChar w:fldCharType="end"/>
      </w:r>
      <w:bookmarkEnd w:id="7"/>
      <w:r>
        <w:t xml:space="preserve"> - Displaying tables</w:t>
      </w:r>
    </w:p>
    <w:p w:rsidR="004D292D" w:rsidP="004D292D" w:rsidRDefault="004D292D" w14:paraId="2D7F89DD" w14:textId="2FB187FF">
      <w:pPr>
        <w:pStyle w:val="Heading2"/>
      </w:pPr>
      <w:r>
        <w:t>Quotes</w:t>
      </w:r>
    </w:p>
    <w:p w:rsidR="00C6309F" w:rsidP="00C6309F" w:rsidRDefault="00C6309F" w14:paraId="34E32817" w14:textId="7CF3CFF6">
      <w:r>
        <w:t>There is also support for quotes, references and bibliographies. In the following example</w:t>
      </w:r>
      <w:r w:rsidR="00F54CEA">
        <w:t xml:space="preserve"> (and on the next page)</w:t>
      </w:r>
      <w:r>
        <w:t>, I’ve used my citation management software (</w:t>
      </w:r>
      <w:hyperlink w:history="1" r:id="rId47">
        <w:r w:rsidRPr="00417A88">
          <w:rPr>
            <w:rStyle w:val="Hyperlink"/>
          </w:rPr>
          <w:t>Zotero</w:t>
        </w:r>
      </w:hyperlink>
      <w:r>
        <w:t>) to insert citations and the bibliography</w:t>
      </w:r>
      <w:r w:rsidR="00F54CEA">
        <w:t>. This should work with other citation management software</w:t>
      </w:r>
      <w:r w:rsidR="00886BFF">
        <w:t>.</w:t>
      </w:r>
    </w:p>
    <w:p w:rsidRPr="00886BFF" w:rsidR="00886BFF" w:rsidP="00C6309F" w:rsidRDefault="00886BFF" w14:paraId="6E931562" w14:textId="39AFA4BD">
      <w:r>
        <w:t xml:space="preserve">Any text with the style </w:t>
      </w:r>
      <w:r>
        <w:rPr>
          <w:i/>
        </w:rPr>
        <w:t>Quote</w:t>
      </w:r>
      <w:r>
        <w:t xml:space="preserve"> or </w:t>
      </w:r>
      <w:r>
        <w:rPr>
          <w:i/>
        </w:rPr>
        <w:t>Quotations</w:t>
      </w:r>
      <w:r>
        <w:t xml:space="preserve"> will be converted into a style HTML quote.</w:t>
      </w:r>
      <w:r w:rsidR="00E15161">
        <w:t xml:space="preserve"> If you compare the Word document version with the online version</w:t>
      </w:r>
      <w:r w:rsidR="0096035E">
        <w:t xml:space="preserve"> (see</w:t>
      </w:r>
      <w:r w:rsidR="006C1C6F">
        <w:t xml:space="preserve"> </w:t>
      </w:r>
      <w:r w:rsidR="006C1C6F">
        <w:fldChar w:fldCharType="begin"/>
      </w:r>
      <w:r w:rsidR="006C1C6F">
        <w:instrText xml:space="preserve"> REF _Ref3277231 \h </w:instrText>
      </w:r>
      <w:r w:rsidR="006C1C6F">
        <w:fldChar w:fldCharType="separate"/>
      </w:r>
      <w:r w:rsidR="00883EF4">
        <w:t xml:space="preserve">Figure </w:t>
      </w:r>
      <w:r w:rsidR="00883EF4">
        <w:rPr>
          <w:noProof/>
        </w:rPr>
        <w:t>9</w:t>
      </w:r>
      <w:r w:rsidR="006C1C6F">
        <w:fldChar w:fldCharType="end"/>
      </w:r>
      <w:r w:rsidR="0096035E">
        <w:t>)</w:t>
      </w:r>
      <w:r w:rsidR="00E15161">
        <w:t>, you will see that the quote styles are very different between media.</w:t>
      </w:r>
      <w:r w:rsidR="0096035E">
        <w:t xml:space="preserve"> </w:t>
      </w:r>
    </w:p>
    <w:p w:rsidR="00C6309F" w:rsidP="00C6309F" w:rsidRDefault="00C6309F" w14:paraId="0985DC97" w14:textId="77777777">
      <w:r>
        <w:t xml:space="preserve">Solomon and Black </w:t>
      </w:r>
      <w:r>
        <w:fldChar w:fldCharType="begin"/>
      </w:r>
      <w:r>
        <w:instrText xml:space="preserve"> ADDIN ZOTERO_ITEM CSL_CITATION {"citationID":"wHCZ7OOJ","properties":{"formattedCitation":"(Solomon &amp; Black, 2008)","plainCitation":"(Solomon &amp; Black, 2008)","noteIndex":0},"citationItems":[{"id":19077,"uris":["http://zotero.org/users/4041659/items/LWZT2KIT"],"uri":["http://zotero.org/users/4041659/items/LWZT2KIT"],"itemData":{"id":19077,"type":"chapter","title":"Talking to learn and learning to talk in the mathematics classroom","container-title":"Exploring talk in school: inspired by the work of Douglas Barnes","publisher":"SAGE","source":"e-space.mmu.ac.uk","URL":"https://e-space.mmu.ac.uk/90666/","ISBN":"978-1-84787-378-1","author":[{"family":"Solomon","given":"Yvette"},{"family":"Black","given":"Laura"}],"issued":{"date-parts":[["2008"]]},"accessed":{"date-parts":[["2019",2,20]]}}}],"schema":"https://github.com/citation-style-language/schema/raw/master/csl-citation.json"} </w:instrText>
      </w:r>
      <w:r>
        <w:fldChar w:fldCharType="separate"/>
      </w:r>
      <w:r w:rsidRPr="002E2358">
        <w:t>(2008)</w:t>
      </w:r>
      <w:r>
        <w:fldChar w:fldCharType="end"/>
      </w:r>
      <w:r>
        <w:t xml:space="preserve"> argue that</w:t>
      </w:r>
    </w:p>
    <w:p w:rsidR="00C6309F" w:rsidP="00C6309F" w:rsidRDefault="00C6309F" w14:paraId="6F6C4559" w14:textId="77777777">
      <w:pPr>
        <w:pStyle w:val="Quote"/>
      </w:pPr>
      <w:r>
        <w:t xml:space="preserve">In order to ‘try out’ new ways of thinking, we need to perceive ourselves as having </w:t>
      </w:r>
      <w:commentRangeStart w:id="8"/>
      <w:r>
        <w:t>some</w:t>
      </w:r>
      <w:commentRangeEnd w:id="8"/>
      <w:r>
        <w:rPr>
          <w:rStyle w:val="CommentReference"/>
          <w:i w:val="0"/>
          <w:iCs w:val="0"/>
          <w:color w:val="auto"/>
        </w:rPr>
        <w:commentReference w:id="8"/>
      </w:r>
      <w:r>
        <w:t xml:space="preserve"> agency in or control over what we are doing. As long ago as 1976, Barnes identified a ‘performance climate’ in many classrooms (1976: 111) which detractce from such agency, creating a dynamic which disempowers pupils and prevents them from reflecting on their own thinking and pre-existing knowledge in order to relate new to old. The loss of collaboration with teachers in negotiating learning causes pupils to lok only for the answer that a teacher wants: ‘When a teacher </w:t>
      </w:r>
      <w:r>
        <w:rPr>
          <w:rStyle w:val="Emphasis"/>
        </w:rPr>
        <w:t>assess</w:t>
      </w:r>
      <w:r>
        <w:t xml:space="preserve"> what his pupils say he distances himself from their views, and allies himself with external standards which may implicitly devalue what the learner himself has constructed’ (1976: 111). In contrast, ‘when a teacher </w:t>
      </w:r>
      <w:r>
        <w:rPr>
          <w:rStyle w:val="Emphasis"/>
        </w:rPr>
        <w:t>replies</w:t>
      </w:r>
      <w:r>
        <w:t xml:space="preserve"> to his pupils, he is by implication taking their view of the subject seriously, even though he may wish to extend and modify it` (1976: 111): such interactions attribute a higher stats to the learners’ contributions, underlining their ownership of the learning that is going on. It is the dialogic quality of such interactions – questioning to invite surmise and the reorganisation of ideas, and (most importantly) collaborative discussion which picksup what is said and extends, modifies or even challenges it – that enables genuine construction of knowledge.</w:t>
      </w:r>
    </w:p>
    <w:p w:rsidR="00C6309F" w:rsidP="00C6309F" w:rsidRDefault="00C6309F" w14:paraId="27AD65E3" w14:textId="77777777">
      <w:r>
        <w:t xml:space="preserve">Johanson and Hasselbring </w:t>
      </w:r>
      <w:r>
        <w:fldChar w:fldCharType="begin"/>
      </w:r>
      <w:r>
        <w:instrText xml:space="preserve"> ADDIN ZOTERO_ITEM CSL_CITATION {"citationID":"UmsH04Vk","properties":{"formattedCitation":"(Johanson &amp; Hasselbring, 2018)","plainCitation":"(Johanson &amp; Hasselbring, 2018)","noteIndex":0},"citationItems":[{"id":12315,"uris":["http://zotero.org/users/4041659/items/AMIAIFCT"],"uri":["http://zotero.org/users/4041659/items/AMIAIFCT"],"itemData":{"id":12315,"type":"article-journal","title":"Software Engineering for Computational Science: Past, Present, Future","container-title":"Computing in Science &amp; Engineering","source":"IEEE Xplore","abstract":"While the importance of in silico experiments for the scientific discovery process increases, state-of-the-art software engineering practices are rarely adopted in computational science. To understand the underlying causes for this situation and to identify ways for improving the current situation, we conduct a literature survey on software engineering practices in computational science. As a result of our survey, we identified 13 recurring key characteristics of scientific software development that can be divided into three groups: characteristics that results (1) from the nature of scientific challenges, (2) from limitations of computers, and (3) from the cultural environment of scientific software development. Our findings allow us to point out shortcomings of existing approaches for bridging the gap between software engineering and computational science and to provide an outlook on promising research directions that could contribute to improving the current situation.","DOI":"10.1109/MCSE.2018.108162940","ISSN":"1521-9615","shortTitle":"Software Engineering for Computational Science","author":[{"family":"Johanson","given":"A."},{"family":"Hasselbring","given":"W."}],"issued":{"date-parts":[["2018"]]}}}],"schema":"https://github.com/citation-style-language/schema/raw/master/csl-citation.json"} </w:instrText>
      </w:r>
      <w:r>
        <w:fldChar w:fldCharType="separate"/>
      </w:r>
      <w:r w:rsidRPr="00B008B7">
        <w:t>(2018)</w:t>
      </w:r>
      <w:r>
        <w:fldChar w:fldCharType="end"/>
      </w:r>
      <w:r>
        <w:t xml:space="preserve"> – on another topic entirely – make the following argument</w:t>
      </w:r>
    </w:p>
    <w:p w:rsidR="004D292D" w:rsidP="00E15161" w:rsidRDefault="00C6309F" w14:paraId="48BB0419" w14:textId="422A875D">
      <w:pPr>
        <w:pStyle w:val="Quote"/>
      </w:pPr>
      <w:r>
        <w:t xml:space="preserve">Because of this ideal of generality, the question of how specifically </w:t>
      </w:r>
      <w:r>
        <w:lastRenderedPageBreak/>
        <w:t>computational scientists should develop their software in a well-engineered way, would probably have perplexed a software engineer and the answer might have been: “Well, just like any other application software.</w:t>
      </w:r>
    </w:p>
    <w:p w:rsidR="00512BDB" w:rsidP="00C230C4" w:rsidRDefault="00512BDB" w14:paraId="4383E3E0" w14:textId="77777777">
      <w:pPr>
        <w:pStyle w:val="Picture"/>
      </w:pPr>
      <w:r>
        <w:rPr>
          <w:noProof/>
        </w:rPr>
        <w:drawing>
          <wp:inline distT="0" distB="0" distL="0" distR="0" wp14:anchorId="1D9A6575" wp14:editId="59CA342D">
            <wp:extent cx="4543425" cy="504531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9_quotes.PNG"/>
                    <pic:cNvPicPr/>
                  </pic:nvPicPr>
                  <pic:blipFill>
                    <a:blip r:embed="rId48">
                      <a:extLst>
                        <a:ext uri="{28A0092B-C50C-407E-A947-70E740481C1C}">
                          <a14:useLocalDpi xmlns:a14="http://schemas.microsoft.com/office/drawing/2010/main" val="0"/>
                        </a:ext>
                      </a:extLst>
                    </a:blip>
                    <a:stretch>
                      <a:fillRect/>
                    </a:stretch>
                  </pic:blipFill>
                  <pic:spPr>
                    <a:xfrm>
                      <a:off x="0" y="0"/>
                      <a:ext cx="4550743" cy="5053442"/>
                    </a:xfrm>
                    <a:prstGeom prst="rect">
                      <a:avLst/>
                    </a:prstGeom>
                  </pic:spPr>
                </pic:pic>
              </a:graphicData>
            </a:graphic>
          </wp:inline>
        </w:drawing>
      </w:r>
    </w:p>
    <w:p w:rsidRPr="00512BDB" w:rsidR="0096035E" w:rsidP="00C230C4" w:rsidRDefault="00512BDB" w14:paraId="4950B36D" w14:textId="08F1CB6B">
      <w:pPr>
        <w:pStyle w:val="Picture"/>
      </w:pPr>
      <w:bookmarkStart w:name="_Ref3277231" w:id="9"/>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883EF4">
        <w:rPr>
          <w:noProof/>
        </w:rPr>
        <w:t>9</w:t>
      </w:r>
      <w:r w:rsidR="00624468">
        <w:rPr>
          <w:noProof/>
        </w:rPr>
        <w:fldChar w:fldCharType="end"/>
      </w:r>
      <w:bookmarkEnd w:id="9"/>
      <w:r>
        <w:t xml:space="preserve"> - Displaying quotes</w:t>
      </w:r>
    </w:p>
    <w:p w:rsidR="004D292D" w:rsidP="004D292D" w:rsidRDefault="004D292D" w14:paraId="10913F90" w14:textId="761D767A">
      <w:pPr>
        <w:pStyle w:val="Heading2"/>
      </w:pPr>
      <w:r>
        <w:t>Bibliography</w:t>
      </w:r>
    </w:p>
    <w:p w:rsidRPr="00FF0ED9" w:rsidR="0096035E" w:rsidP="0096035E" w:rsidRDefault="0096035E" w14:paraId="10D512B5" w14:textId="207BA7D3">
      <w:pPr>
        <w:rPr>
          <w:color w:val="0563C1" w:themeColor="hyperlink"/>
          <w:u w:val="single"/>
        </w:rPr>
      </w:pPr>
      <w:r>
        <w:t xml:space="preserve">The following bibliography was created by </w:t>
      </w:r>
      <w:hyperlink w:history="1" r:id="rId49">
        <w:r w:rsidRPr="00417A88">
          <w:rPr>
            <w:rStyle w:val="Hyperlink"/>
          </w:rPr>
          <w:t>Zotero</w:t>
        </w:r>
      </w:hyperlink>
      <w:r>
        <w:rPr>
          <w:rStyle w:val="Hyperlink"/>
        </w:rPr>
        <w:t xml:space="preserve"> </w:t>
      </w:r>
      <w:r>
        <w:t>and inserted into this document. In just the same way as if you were using Endnote, Mendeley or some other form of citation management software (including manual copy and pasting).</w:t>
      </w:r>
      <w:r w:rsidR="000D5E51">
        <w:t xml:space="preserve"> </w:t>
      </w:r>
      <w:r w:rsidR="001043C1">
        <w:fldChar w:fldCharType="begin"/>
      </w:r>
      <w:r w:rsidR="001043C1">
        <w:instrText xml:space="preserve"> REF _Ref3277319 \h </w:instrText>
      </w:r>
      <w:r w:rsidR="001043C1">
        <w:fldChar w:fldCharType="separate"/>
      </w:r>
      <w:r w:rsidR="00883EF4">
        <w:t xml:space="preserve">Figure </w:t>
      </w:r>
      <w:r w:rsidR="00883EF4">
        <w:rPr>
          <w:noProof/>
        </w:rPr>
        <w:t>10</w:t>
      </w:r>
      <w:r w:rsidR="001043C1">
        <w:fldChar w:fldCharType="end"/>
      </w:r>
      <w:r w:rsidR="004D0158">
        <w:t xml:space="preserve"> shows what it looks like in Blackboard.</w:t>
      </w:r>
    </w:p>
    <w:p w:rsidRPr="00B008B7" w:rsidR="0096035E" w:rsidP="0096035E" w:rsidRDefault="0096035E" w14:paraId="593B7129" w14:textId="77777777">
      <w:pPr>
        <w:pStyle w:val="Bibliography"/>
      </w:pPr>
      <w:r>
        <w:fldChar w:fldCharType="begin"/>
      </w:r>
      <w:r>
        <w:instrText xml:space="preserve"> ADDIN ZOTERO_BIBL {"uncited":[],"omitted":[],"custom":[]} CSL_BIBLIOGRAPHY </w:instrText>
      </w:r>
      <w:r>
        <w:fldChar w:fldCharType="separate"/>
      </w:r>
      <w:r w:rsidRPr="00B008B7">
        <w:t xml:space="preserve">Johanson, A., &amp; Hasselbring, W. (2018). Software Engineering for Computational Science: Past, Present, Future. </w:t>
      </w:r>
      <w:r w:rsidRPr="00B008B7">
        <w:rPr>
          <w:i/>
          <w:iCs/>
        </w:rPr>
        <w:t>Computing in Science &amp; Engineering</w:t>
      </w:r>
      <w:r w:rsidRPr="00B008B7">
        <w:t>. https://doi.org/10.1109/MCSE.2018.108162940</w:t>
      </w:r>
    </w:p>
    <w:p w:rsidRPr="00B008B7" w:rsidR="0096035E" w:rsidP="0096035E" w:rsidRDefault="0096035E" w14:paraId="58710FB4" w14:textId="77777777">
      <w:pPr>
        <w:pStyle w:val="Bibliography"/>
      </w:pPr>
      <w:r w:rsidRPr="00B008B7">
        <w:t xml:space="preserve">Solomon, Y., &amp; Black, L. (2008). Talking to learn and learning to talk in the mathematics classroom. In </w:t>
      </w:r>
      <w:r w:rsidRPr="00B008B7">
        <w:rPr>
          <w:i/>
          <w:iCs/>
        </w:rPr>
        <w:t>Exploring talk in school: inspired by the work of Douglas Barnes</w:t>
      </w:r>
      <w:r w:rsidRPr="00B008B7">
        <w:t xml:space="preserve">. </w:t>
      </w:r>
      <w:r w:rsidRPr="00B008B7">
        <w:lastRenderedPageBreak/>
        <w:t>SAGE. Retrieved from https://e-space.mmu.ac.uk/90666/</w:t>
      </w:r>
    </w:p>
    <w:p w:rsidR="001043C1" w:rsidP="00C230C4" w:rsidRDefault="0096035E" w14:paraId="0B8C1308" w14:textId="77777777">
      <w:pPr>
        <w:pStyle w:val="Picture"/>
      </w:pPr>
      <w:r>
        <w:fldChar w:fldCharType="end"/>
      </w:r>
      <w:r w:rsidR="001043C1">
        <w:rPr>
          <w:noProof/>
        </w:rPr>
        <w:drawing>
          <wp:inline distT="0" distB="0" distL="0" distR="0" wp14:anchorId="404C1E69" wp14:editId="4A42CD4F">
            <wp:extent cx="4486275" cy="209443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10_bibliography.PNG"/>
                    <pic:cNvPicPr/>
                  </pic:nvPicPr>
                  <pic:blipFill>
                    <a:blip r:embed="rId50">
                      <a:extLst>
                        <a:ext uri="{28A0092B-C50C-407E-A947-70E740481C1C}">
                          <a14:useLocalDpi xmlns:a14="http://schemas.microsoft.com/office/drawing/2010/main" val="0"/>
                        </a:ext>
                      </a:extLst>
                    </a:blip>
                    <a:stretch>
                      <a:fillRect/>
                    </a:stretch>
                  </pic:blipFill>
                  <pic:spPr>
                    <a:xfrm>
                      <a:off x="0" y="0"/>
                      <a:ext cx="4498821" cy="2100295"/>
                    </a:xfrm>
                    <a:prstGeom prst="rect">
                      <a:avLst/>
                    </a:prstGeom>
                  </pic:spPr>
                </pic:pic>
              </a:graphicData>
            </a:graphic>
          </wp:inline>
        </w:drawing>
      </w:r>
    </w:p>
    <w:p w:rsidR="004D292D" w:rsidP="00C230C4" w:rsidRDefault="001043C1" w14:paraId="63572386" w14:textId="0C13F1EF">
      <w:pPr>
        <w:pStyle w:val="Picture"/>
      </w:pPr>
      <w:bookmarkStart w:name="_Ref3277319" w:id="10"/>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883EF4">
        <w:rPr>
          <w:noProof/>
        </w:rPr>
        <w:t>10</w:t>
      </w:r>
      <w:r w:rsidR="00624468">
        <w:rPr>
          <w:noProof/>
        </w:rPr>
        <w:fldChar w:fldCharType="end"/>
      </w:r>
      <w:bookmarkEnd w:id="10"/>
      <w:r>
        <w:t xml:space="preserve"> - Displaying a bibliograph (APA referencing)</w:t>
      </w:r>
    </w:p>
    <w:p w:rsidR="00D33006" w:rsidP="00D33006" w:rsidRDefault="00D33006" w14:paraId="7435277A" w14:textId="0267FE66">
      <w:pPr>
        <w:pStyle w:val="Heading1"/>
      </w:pPr>
      <w:r>
        <w:t xml:space="preserve">How do you add/edit web content: images, </w:t>
      </w:r>
      <w:r w:rsidR="00A31958">
        <w:t xml:space="preserve">links, </w:t>
      </w:r>
      <w:r>
        <w:t>video, embeddable content</w:t>
      </w:r>
    </w:p>
    <w:p w:rsidR="002906A9" w:rsidP="002906A9" w:rsidRDefault="002906A9" w14:paraId="3FD49119" w14:textId="6E9D8630">
      <w:r>
        <w:t xml:space="preserve">The following sections explains how to add/edit the type of </w:t>
      </w:r>
      <w:r w:rsidR="00CC68FA">
        <w:t xml:space="preserve">Web </w:t>
      </w:r>
      <w:r>
        <w:t>content</w:t>
      </w:r>
      <w:r w:rsidR="00CC68FA">
        <w:t>, including: images; video and other embeddable content; and, links.</w:t>
      </w:r>
      <w:r>
        <w:t xml:space="preserve"> </w:t>
      </w:r>
    </w:p>
    <w:p w:rsidR="002906A9" w:rsidP="002906A9" w:rsidRDefault="002906A9" w14:paraId="58CF51D5" w14:textId="77777777">
      <w:r>
        <w:t>Each of the sections below explore a different content element, its style and how it is transformed online.</w:t>
      </w:r>
    </w:p>
    <w:p w:rsidR="002906A9" w:rsidP="002906A9" w:rsidRDefault="002906A9" w14:paraId="24834BD8" w14:textId="77777777">
      <w:pPr>
        <w:pStyle w:val="Heading3"/>
      </w:pPr>
      <w:r>
        <w:t>Compare and constrast: Word and Blackboard</w:t>
      </w:r>
    </w:p>
    <w:p w:rsidR="002906A9" w:rsidP="002906A9" w:rsidRDefault="002906A9" w14:paraId="5C0173C9" w14:textId="77777777">
      <w:pPr>
        <w:pStyle w:val="activity"/>
      </w:pPr>
      <w:r>
        <w:t xml:space="preserve">As you work through the examples in this section, it would be helpful to look at both the </w:t>
      </w:r>
      <w:hyperlink w:history="1" r:id="rId51">
        <w:r w:rsidRPr="007C746A">
          <w:rPr>
            <w:rStyle w:val="Hyperlink"/>
          </w:rPr>
          <w:t>Word document</w:t>
        </w:r>
      </w:hyperlink>
      <w:r>
        <w:t xml:space="preserve"> and </w:t>
      </w:r>
      <w:hyperlink w:history="1" r:id="rId52">
        <w:r w:rsidRPr="007C746A">
          <w:rPr>
            <w:rStyle w:val="Hyperlink"/>
          </w:rPr>
          <w:t>Blackboard versions</w:t>
        </w:r>
      </w:hyperlink>
      <w:r>
        <w:t xml:space="preserve"> of the document.</w:t>
      </w:r>
    </w:p>
    <w:p w:rsidRPr="004D292D" w:rsidR="002906A9" w:rsidP="002906A9" w:rsidRDefault="002906A9" w14:paraId="3EC3C973" w14:textId="77777777">
      <w:pPr>
        <w:pStyle w:val="Note"/>
        <w:rPr>
          <w:b/>
        </w:rPr>
      </w:pPr>
      <w:r w:rsidRPr="004D292D">
        <w:rPr>
          <w:b/>
        </w:rPr>
        <w:t>Learn more about Word styles</w:t>
      </w:r>
    </w:p>
    <w:p w:rsidRPr="002906A9" w:rsidR="002906A9" w:rsidP="002906A9" w:rsidRDefault="002906A9" w14:paraId="63409658" w14:textId="7A440468">
      <w:pPr>
        <w:pStyle w:val="Note"/>
      </w:pPr>
      <w:r>
        <w:t xml:space="preserve">If you’re unfamiliar with using styles in Word documents, please refer to the plethora of online resources (e.g. </w:t>
      </w:r>
      <w:hyperlink w:history="1" r:id="rId53">
        <w:r w:rsidRPr="00083158">
          <w:rPr>
            <w:rStyle w:val="Hyperlink"/>
          </w:rPr>
          <w:t>this one</w:t>
        </w:r>
      </w:hyperlink>
      <w:r>
        <w:t xml:space="preserve">). A quick search for </w:t>
      </w:r>
      <w:r>
        <w:rPr>
          <w:i/>
        </w:rPr>
        <w:t>introduction word styles</w:t>
      </w:r>
      <w:r>
        <w:t xml:space="preserve"> should find most.</w:t>
      </w:r>
    </w:p>
    <w:p w:rsidR="004D292D" w:rsidP="004D292D" w:rsidRDefault="004D292D" w14:paraId="4DAF0E54" w14:textId="4ED2A6E3">
      <w:pPr>
        <w:pStyle w:val="Heading2"/>
      </w:pPr>
      <w:r>
        <w:t>Images</w:t>
      </w:r>
    </w:p>
    <w:p w:rsidR="00754E39" w:rsidP="00BC1593" w:rsidRDefault="00174422" w14:paraId="2A36F3BF" w14:textId="77777777">
      <w:pPr>
        <w:pStyle w:val="PictureRight"/>
      </w:pPr>
      <w:bookmarkStart w:name="_GoBack" w:id="11"/>
      <w:r w:rsidRPr="00BC1593">
        <w:drawing>
          <wp:inline distT="0" distB="0" distL="0" distR="0" wp14:anchorId="78904980" wp14:editId="2B2B5CBD">
            <wp:extent cx="2857899" cy="1609950"/>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mar.png"/>
                    <pic:cNvPicPr/>
                  </pic:nvPicPr>
                  <pic:blipFill>
                    <a:blip r:embed="rId54">
                      <a:extLst>
                        <a:ext uri="{28A0092B-C50C-407E-A947-70E740481C1C}">
                          <a14:useLocalDpi xmlns:a14="http://schemas.microsoft.com/office/drawing/2010/main" val="0"/>
                        </a:ext>
                      </a:extLst>
                    </a:blip>
                    <a:stretch>
                      <a:fillRect/>
                    </a:stretch>
                  </pic:blipFill>
                  <pic:spPr>
                    <a:xfrm>
                      <a:off x="0" y="0"/>
                      <a:ext cx="2857899" cy="1609950"/>
                    </a:xfrm>
                    <a:prstGeom prst="rect">
                      <a:avLst/>
                    </a:prstGeom>
                  </pic:spPr>
                </pic:pic>
              </a:graphicData>
            </a:graphic>
          </wp:inline>
        </w:drawing>
      </w:r>
      <w:bookmarkStart w:name="_Ref3277838" w:id="12"/>
      <w:bookmarkEnd w:id="11"/>
    </w:p>
    <w:p w:rsidR="009A5A02" w:rsidP="0066716D" w:rsidRDefault="00174422" w14:paraId="4B0B93B1" w14:textId="13F04E50">
      <w:pPr>
        <w:pStyle w:val="PictureRight"/>
      </w:pPr>
      <w:r>
        <w:t xml:space="preserve">Figure </w:t>
      </w:r>
      <w:r>
        <w:fldChar w:fldCharType="begin"/>
      </w:r>
      <w:r>
        <w:instrText xml:space="preserve"> SEQ Figure \* ARABIC </w:instrText>
      </w:r>
      <w:r>
        <w:fldChar w:fldCharType="separate"/>
      </w:r>
      <w:r w:rsidR="00883EF4">
        <w:t>11</w:t>
      </w:r>
      <w:r>
        <w:fldChar w:fldCharType="end"/>
      </w:r>
      <w:bookmarkEnd w:id="12"/>
      <w:r>
        <w:t xml:space="preserve"> - Picture floating to right online</w:t>
      </w:r>
    </w:p>
    <w:p w:rsidR="00883EF4" w:rsidP="0066716D" w:rsidRDefault="00B03570" w14:paraId="155EA246" w14:textId="77777777">
      <w:pPr>
        <w:pStyle w:val="PictureRight"/>
      </w:pPr>
      <w:r>
        <w:t xml:space="preserve">Feel free to insert </w:t>
      </w:r>
      <w:r w:rsidR="00120019">
        <w:t xml:space="preserve">images </w:t>
      </w:r>
      <w:r>
        <w:t xml:space="preserve">directly into the document. If you apply the </w:t>
      </w:r>
      <w:r>
        <w:rPr>
          <w:i/>
        </w:rPr>
        <w:t>PictureRight</w:t>
      </w:r>
      <w:r>
        <w:t xml:space="preserve"> style to an image</w:t>
      </w:r>
      <w:r w:rsidR="00AB20E8">
        <w:t xml:space="preserve"> (e.g.</w:t>
      </w:r>
      <w:r w:rsidR="0066716D">
        <w:t xml:space="preserve"> </w:t>
      </w:r>
      <w:r w:rsidR="0066716D">
        <w:fldChar w:fldCharType="begin"/>
      </w:r>
      <w:r w:rsidR="0066716D">
        <w:instrText xml:space="preserve"> REF _Ref3277838 \h </w:instrText>
      </w:r>
      <w:r w:rsidR="0066716D">
        <w:fldChar w:fldCharType="separate"/>
      </w:r>
    </w:p>
    <w:p w:rsidR="00B03570" w:rsidP="00B03570" w:rsidRDefault="00883EF4" w14:paraId="54F8A469" w14:textId="6A2CAF37">
      <w:r>
        <w:t xml:space="preserve">Figure </w:t>
      </w:r>
      <w:r>
        <w:rPr>
          <w:noProof/>
        </w:rPr>
        <w:t>11</w:t>
      </w:r>
      <w:r w:rsidR="0066716D">
        <w:fldChar w:fldCharType="end"/>
      </w:r>
      <w:r w:rsidR="00624468">
        <w:t>)</w:t>
      </w:r>
      <w:r w:rsidR="00B03570">
        <w:t xml:space="preserve"> it will float off to the right of most text when viewed on the Web. But it won’t behave like this in the Word document (because image placement and text wrapping in Word is hard).</w:t>
      </w:r>
    </w:p>
    <w:p w:rsidRPr="00892C7E" w:rsidR="00B03570" w:rsidP="00B03570" w:rsidRDefault="00B03570" w14:paraId="61C8421C" w14:textId="77777777">
      <w:r>
        <w:t xml:space="preserve">For a </w:t>
      </w:r>
      <w:r>
        <w:rPr>
          <w:i/>
        </w:rPr>
        <w:t xml:space="preserve">PictureRight </w:t>
      </w:r>
      <w:r>
        <w:t xml:space="preserve">image, being much bigger than 300px can cause problems (see </w:t>
      </w:r>
      <w:r>
        <w:rPr>
          <w:i/>
        </w:rPr>
        <w:t>Image Size</w:t>
      </w:r>
      <w:r>
        <w:t xml:space="preserve"> </w:t>
      </w:r>
      <w:r>
        <w:lastRenderedPageBreak/>
        <w:t>below for more information)</w:t>
      </w:r>
    </w:p>
    <w:p w:rsidR="00754E39" w:rsidP="00DD2A0C" w:rsidRDefault="00DD2A0C" w14:paraId="785AB735" w14:textId="77777777">
      <w:pPr>
        <w:pStyle w:val="Picture"/>
      </w:pPr>
      <w:r>
        <w:rPr>
          <w:noProof/>
        </w:rPr>
        <w:drawing>
          <wp:inline distT="0" distB="0" distL="0" distR="0" wp14:anchorId="20952EF0" wp14:editId="2E8D30BF">
            <wp:extent cx="2857899" cy="160995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mar.png"/>
                    <pic:cNvPicPr/>
                  </pic:nvPicPr>
                  <pic:blipFill>
                    <a:blip r:embed="rId54">
                      <a:extLst>
                        <a:ext uri="{28A0092B-C50C-407E-A947-70E740481C1C}">
                          <a14:useLocalDpi xmlns:a14="http://schemas.microsoft.com/office/drawing/2010/main" val="0"/>
                        </a:ext>
                      </a:extLst>
                    </a:blip>
                    <a:stretch>
                      <a:fillRect/>
                    </a:stretch>
                  </pic:blipFill>
                  <pic:spPr>
                    <a:xfrm>
                      <a:off x="0" y="0"/>
                      <a:ext cx="2857899" cy="1609950"/>
                    </a:xfrm>
                    <a:prstGeom prst="rect">
                      <a:avLst/>
                    </a:prstGeom>
                  </pic:spPr>
                </pic:pic>
              </a:graphicData>
            </a:graphic>
          </wp:inline>
        </w:drawing>
      </w:r>
    </w:p>
    <w:p w:rsidR="00202273" w:rsidP="00DD2A0C" w:rsidRDefault="00DD2A0C" w14:paraId="78D3837D" w14:textId="5920C177">
      <w:pPr>
        <w:pStyle w:val="Picture"/>
      </w:pPr>
      <w:r>
        <w:t xml:space="preserve">Figure </w:t>
      </w:r>
      <w:r w:rsidR="00754E39">
        <w:rPr>
          <w:noProof/>
        </w:rPr>
        <w:fldChar w:fldCharType="begin"/>
      </w:r>
      <w:r w:rsidR="00754E39">
        <w:rPr>
          <w:noProof/>
        </w:rPr>
        <w:instrText xml:space="preserve"> SEQ Figure \* ARABIC </w:instrText>
      </w:r>
      <w:r w:rsidR="00754E39">
        <w:rPr>
          <w:noProof/>
        </w:rPr>
        <w:fldChar w:fldCharType="separate"/>
      </w:r>
      <w:r w:rsidR="00883EF4">
        <w:rPr>
          <w:noProof/>
        </w:rPr>
        <w:t>12</w:t>
      </w:r>
      <w:r w:rsidR="00754E39">
        <w:rPr>
          <w:noProof/>
        </w:rPr>
        <w:fldChar w:fldCharType="end"/>
      </w:r>
      <w:r>
        <w:t xml:space="preserve"> - An image that will be centred when viewed online</w:t>
      </w:r>
    </w:p>
    <w:p w:rsidR="006F3DC3" w:rsidP="002C4964" w:rsidRDefault="006F3DC3" w14:paraId="49595A62" w14:textId="77777777">
      <w:pPr>
        <w:pStyle w:val="Heading2"/>
      </w:pPr>
      <w:r>
        <w:t>Image size – resize before inserting into Word</w:t>
      </w:r>
    </w:p>
    <w:p w:rsidRPr="00AD4822" w:rsidR="006F3DC3" w:rsidP="006F3DC3" w:rsidRDefault="006F3DC3" w14:paraId="03ED36B9" w14:textId="1A52523E">
      <w:r>
        <w:t xml:space="preserve">If you resize an image using Word, that size will not translate to the Web site. For example, take note of the size of </w:t>
      </w:r>
      <w:r w:rsidR="00AB20E8">
        <w:fldChar w:fldCharType="begin"/>
      </w:r>
      <w:r w:rsidR="00AB20E8">
        <w:instrText xml:space="preserve"> REF _Ref3277620 \h </w:instrText>
      </w:r>
      <w:r w:rsidR="00AB20E8">
        <w:fldChar w:fldCharType="separate"/>
      </w:r>
      <w:r w:rsidR="00883EF4">
        <w:t xml:space="preserve">Figure </w:t>
      </w:r>
      <w:r w:rsidR="00883EF4">
        <w:rPr>
          <w:noProof/>
        </w:rPr>
        <w:t>13</w:t>
      </w:r>
      <w:r w:rsidR="00AB20E8">
        <w:fldChar w:fldCharType="end"/>
      </w:r>
      <w:r>
        <w:t xml:space="preserve"> in </w:t>
      </w:r>
      <w:hyperlink w:history="1" r:id="rId55">
        <w:r w:rsidRPr="003303C4">
          <w:rPr>
            <w:rStyle w:val="Hyperlink"/>
          </w:rPr>
          <w:t>the Word document</w:t>
        </w:r>
      </w:hyperlink>
      <w:r>
        <w:t xml:space="preserve"> and compare it to the size </w:t>
      </w:r>
      <w:hyperlink w:history="1" r:id="rId56">
        <w:r w:rsidRPr="0044695E">
          <w:rPr>
            <w:rStyle w:val="Hyperlink"/>
          </w:rPr>
          <w:t>on the Web</w:t>
        </w:r>
      </w:hyperlink>
      <w:r>
        <w:t>.</w:t>
      </w:r>
    </w:p>
    <w:p w:rsidR="006F3DC3" w:rsidP="006F3DC3" w:rsidRDefault="006F3DC3" w14:paraId="3E5917DF" w14:textId="5E07D307">
      <w:r>
        <w:t xml:space="preserve">If you have a big image, you will need to change the size of the image before you place it into Word (otherwise it appears in Blackboard as its original size). For example, see </w:t>
      </w:r>
      <w:r w:rsidR="00AB20E8">
        <w:fldChar w:fldCharType="begin"/>
      </w:r>
      <w:r w:rsidR="00AB20E8">
        <w:instrText xml:space="preserve"> REF _Ref3277620 \h </w:instrText>
      </w:r>
      <w:r w:rsidR="00AB20E8">
        <w:fldChar w:fldCharType="separate"/>
      </w:r>
      <w:r w:rsidR="00883EF4">
        <w:t xml:space="preserve">Figure </w:t>
      </w:r>
      <w:r w:rsidR="00883EF4">
        <w:rPr>
          <w:noProof/>
        </w:rPr>
        <w:t>13</w:t>
      </w:r>
      <w:r w:rsidR="00AB20E8">
        <w:fldChar w:fldCharType="end"/>
      </w:r>
      <w:r>
        <w:t>.</w:t>
      </w:r>
    </w:p>
    <w:p w:rsidRPr="005C148E" w:rsidR="005C148E" w:rsidP="006F3DC3" w:rsidRDefault="006F3DC3" w14:paraId="56057885" w14:textId="4C905C5B">
      <w:r>
        <w:t xml:space="preserve">There is a </w:t>
      </w:r>
      <w:hyperlink w:history="1" r:id="rId57">
        <w:r w:rsidRPr="008B4508">
          <w:rPr>
            <w:rStyle w:val="Hyperlink"/>
          </w:rPr>
          <w:t>free online picture resize</w:t>
        </w:r>
      </w:hyperlink>
      <w:r w:rsidR="00271D4B">
        <w:t xml:space="preserve"> service</w:t>
      </w:r>
      <w:r>
        <w:t xml:space="preserve"> </w:t>
      </w:r>
      <w:r w:rsidR="00271D4B">
        <w:t>(</w:t>
      </w:r>
      <w:r>
        <w:t>or there are other options on most platforms</w:t>
      </w:r>
      <w:r w:rsidR="00271D4B">
        <w:t>) to resize bigger images</w:t>
      </w:r>
      <w:r>
        <w:t>.</w:t>
      </w:r>
    </w:p>
    <w:p w:rsidR="00271D4B" w:rsidP="00202273" w:rsidRDefault="006F3DC3" w14:paraId="1A2AA474" w14:textId="77777777">
      <w:pPr>
        <w:pStyle w:val="Picture"/>
      </w:pPr>
      <w:r>
        <w:rPr>
          <w:noProof/>
        </w:rPr>
        <w:drawing>
          <wp:inline distT="0" distB="0" distL="0" distR="0" wp14:anchorId="64F74CC7" wp14:editId="7E496161">
            <wp:extent cx="2447925" cy="16391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60071" cy="1647256"/>
                    </a:xfrm>
                    <a:prstGeom prst="rect">
                      <a:avLst/>
                    </a:prstGeom>
                    <a:noFill/>
                    <a:ln>
                      <a:noFill/>
                    </a:ln>
                  </pic:spPr>
                </pic:pic>
              </a:graphicData>
            </a:graphic>
          </wp:inline>
        </w:drawing>
      </w:r>
    </w:p>
    <w:p w:rsidR="004D292D" w:rsidP="00202273" w:rsidRDefault="00271D4B" w14:paraId="02592E08" w14:textId="150C00A8">
      <w:pPr>
        <w:pStyle w:val="Picture"/>
      </w:pPr>
      <w:bookmarkStart w:name="_Ref3277620" w:id="13"/>
      <w:r>
        <w:t xml:space="preserve">Figure </w:t>
      </w:r>
      <w:r w:rsidR="002C4964">
        <w:rPr>
          <w:noProof/>
        </w:rPr>
        <w:fldChar w:fldCharType="begin"/>
      </w:r>
      <w:r w:rsidR="002C4964">
        <w:rPr>
          <w:noProof/>
        </w:rPr>
        <w:instrText xml:space="preserve"> SEQ Figure \* ARABIC </w:instrText>
      </w:r>
      <w:r w:rsidR="002C4964">
        <w:rPr>
          <w:noProof/>
        </w:rPr>
        <w:fldChar w:fldCharType="separate"/>
      </w:r>
      <w:r w:rsidR="00883EF4">
        <w:rPr>
          <w:noProof/>
        </w:rPr>
        <w:t>13</w:t>
      </w:r>
      <w:r w:rsidR="002C4964">
        <w:rPr>
          <w:noProof/>
        </w:rPr>
        <w:fldChar w:fldCharType="end"/>
      </w:r>
      <w:bookmarkEnd w:id="13"/>
      <w:r>
        <w:t xml:space="preserve"> - An image that looks small in Word, but big online</w:t>
      </w:r>
    </w:p>
    <w:p w:rsidR="00FA45B2" w:rsidP="00202273" w:rsidRDefault="00FA45B2" w14:paraId="285ED3FD" w14:textId="58F752C5">
      <w:pPr>
        <w:pStyle w:val="Picture"/>
      </w:pPr>
    </w:p>
    <w:p w:rsidR="00CF5642" w:rsidP="00443688" w:rsidRDefault="00CF5642" w14:paraId="225291F7" w14:textId="77777777">
      <w:pPr>
        <w:pStyle w:val="Picture"/>
      </w:pPr>
      <w:r>
        <w:rPr>
          <w:noProof/>
        </w:rPr>
        <w:drawing>
          <wp:inline distT="0" distB="0" distL="0" distR="0" wp14:anchorId="72DC425D" wp14:editId="7C1CAC4B">
            <wp:extent cx="5106113" cy="20576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inciples.png"/>
                    <pic:cNvPicPr/>
                  </pic:nvPicPr>
                  <pic:blipFill>
                    <a:blip r:embed="rId59">
                      <a:extLst>
                        <a:ext uri="{28A0092B-C50C-407E-A947-70E740481C1C}">
                          <a14:useLocalDpi xmlns:a14="http://schemas.microsoft.com/office/drawing/2010/main" val="0"/>
                        </a:ext>
                      </a:extLst>
                    </a:blip>
                    <a:stretch>
                      <a:fillRect/>
                    </a:stretch>
                  </pic:blipFill>
                  <pic:spPr>
                    <a:xfrm>
                      <a:off x="0" y="0"/>
                      <a:ext cx="5106113" cy="2057687"/>
                    </a:xfrm>
                    <a:prstGeom prst="rect">
                      <a:avLst/>
                    </a:prstGeom>
                  </pic:spPr>
                </pic:pic>
              </a:graphicData>
            </a:graphic>
          </wp:inline>
        </w:drawing>
      </w:r>
    </w:p>
    <w:p w:rsidR="00FA45B2" w:rsidP="00443688" w:rsidRDefault="00CF5642" w14:paraId="232F42CF" w14:textId="0EA60D6C">
      <w:pPr>
        <w:pStyle w:val="Picture"/>
      </w:pPr>
      <w:r>
        <w:t xml:space="preserve">Figure </w:t>
      </w:r>
      <w:r w:rsidR="007C0E8D">
        <w:rPr>
          <w:noProof/>
        </w:rPr>
        <w:fldChar w:fldCharType="begin"/>
      </w:r>
      <w:r w:rsidR="007C0E8D">
        <w:rPr>
          <w:noProof/>
        </w:rPr>
        <w:instrText xml:space="preserve"> SEQ Figure \* ARABIC </w:instrText>
      </w:r>
      <w:r w:rsidR="007C0E8D">
        <w:rPr>
          <w:noProof/>
        </w:rPr>
        <w:fldChar w:fldCharType="separate"/>
      </w:r>
      <w:r w:rsidR="00883EF4">
        <w:rPr>
          <w:noProof/>
        </w:rPr>
        <w:t>14</w:t>
      </w:r>
      <w:r w:rsidR="007C0E8D">
        <w:rPr>
          <w:noProof/>
        </w:rPr>
        <w:fldChar w:fldCharType="end"/>
      </w:r>
      <w:r>
        <w:t xml:space="preserve"> - My caption</w:t>
      </w:r>
    </w:p>
    <w:p w:rsidR="00FA45B2" w:rsidP="00202273" w:rsidRDefault="00BC1593" w14:paraId="3B441077" w14:textId="7674AD1F">
      <w:pPr>
        <w:pStyle w:val="Picture"/>
      </w:pPr>
      <w:hyperlink w:history="1" r:id="rId60">
        <w:r w:rsidRPr="00FC245A" w:rsidR="006B20C2">
          <w:rPr>
            <w:rStyle w:val="Hyperlink"/>
          </w:rPr>
          <w:t>Link to demo</w:t>
        </w:r>
      </w:hyperlink>
    </w:p>
    <w:p w:rsidR="00FA45B2" w:rsidP="00202273" w:rsidRDefault="00FA45B2" w14:paraId="3B7B26B2" w14:textId="77777777">
      <w:pPr>
        <w:pStyle w:val="Picture"/>
      </w:pPr>
    </w:p>
    <w:p w:rsidR="004D292D" w:rsidP="004D292D" w:rsidRDefault="004D292D" w14:paraId="3BF7ED03" w14:textId="66594A92">
      <w:pPr>
        <w:pStyle w:val="Heading2"/>
      </w:pPr>
      <w:r>
        <w:t>Links</w:t>
      </w:r>
    </w:p>
    <w:p w:rsidR="006F3DC3" w:rsidP="006F3DC3" w:rsidRDefault="006F3DC3" w14:paraId="5C84E614" w14:textId="77777777">
      <w:r>
        <w:t xml:space="preserve">Rather than include URLs in the text – such as – see </w:t>
      </w:r>
      <w:r w:rsidRPr="005644A8">
        <w:t>https://www.flickr.com/photos/topsteph53/4192354425/</w:t>
      </w:r>
      <w:r>
        <w:t xml:space="preserve">  for the original version of the photo on the previous page.</w:t>
      </w:r>
    </w:p>
    <w:p w:rsidR="004D292D" w:rsidP="004D292D" w:rsidRDefault="006F3DC3" w14:paraId="0A8EA0DA" w14:textId="43807943">
      <w:r>
        <w:t xml:space="preserve">Instead </w:t>
      </w:r>
      <w:hyperlink w:history="1" r:id="rId61">
        <w:r w:rsidRPr="00C93666">
          <w:rPr>
            <w:rStyle w:val="Hyperlink"/>
          </w:rPr>
          <w:t>create or edit a hyperlink</w:t>
        </w:r>
      </w:hyperlink>
      <w:r>
        <w:t xml:space="preserve"> (that link takes you to Microsoft’s explanation of how to create or edit a hyperlink) such as </w:t>
      </w:r>
      <w:hyperlink w:history="1" r:id="rId62">
        <w:r w:rsidRPr="000F10A5">
          <w:rPr>
            <w:rStyle w:val="Hyperlink"/>
          </w:rPr>
          <w:t>view the original big photo</w:t>
        </w:r>
      </w:hyperlink>
      <w:r>
        <w:t>.</w:t>
      </w:r>
    </w:p>
    <w:p w:rsidR="004D292D" w:rsidP="004D292D" w:rsidRDefault="004D292D" w14:paraId="2F12C2BE" w14:textId="30D00446">
      <w:pPr>
        <w:pStyle w:val="Heading2"/>
      </w:pPr>
      <w:r>
        <w:t>Embedding YouTube videos and beyond</w:t>
      </w:r>
    </w:p>
    <w:p w:rsidR="006F3DC3" w:rsidP="006F3DC3" w:rsidRDefault="006F3DC3" w14:paraId="40CAC3C4" w14:textId="77777777">
      <w:r>
        <w:t>If you want to embed a YouTube video in your web page (or any other type of web resource (e.g. a Google form, Vimeo video etc), you need to</w:t>
      </w:r>
    </w:p>
    <w:p w:rsidR="006F3DC3" w:rsidP="006F3DC3" w:rsidRDefault="006F3DC3" w14:paraId="3DC52028" w14:textId="77777777">
      <w:pPr>
        <w:pStyle w:val="ListParagraph"/>
        <w:numPr>
          <w:ilvl w:val="0"/>
          <w:numId w:val="1"/>
        </w:numPr>
      </w:pPr>
      <w:r>
        <w:t>Copy the embed code from the source</w:t>
      </w:r>
    </w:p>
    <w:p w:rsidR="006F3DC3" w:rsidP="006F3DC3" w:rsidRDefault="006F3DC3" w14:paraId="4E6F62DE" w14:textId="77777777">
      <w:pPr>
        <w:pStyle w:val="ListParagraph"/>
        <w:numPr>
          <w:ilvl w:val="0"/>
          <w:numId w:val="1"/>
        </w:numPr>
      </w:pPr>
      <w:r>
        <w:t>Paste the embed code into your Word document</w:t>
      </w:r>
    </w:p>
    <w:p w:rsidR="006F3DC3" w:rsidP="006F3DC3" w:rsidRDefault="006F3DC3" w14:paraId="2230AB4D" w14:textId="0E1C8ADB">
      <w:pPr>
        <w:pStyle w:val="ListParagraph"/>
        <w:numPr>
          <w:ilvl w:val="0"/>
          <w:numId w:val="1"/>
        </w:numPr>
      </w:pPr>
      <w:r>
        <w:t xml:space="preserve">Apply the </w:t>
      </w:r>
      <w:r>
        <w:rPr>
          <w:i/>
        </w:rPr>
        <w:t>Embed</w:t>
      </w:r>
      <w:r>
        <w:t xml:space="preserve"> style to the embed code you just pasted</w:t>
      </w:r>
    </w:p>
    <w:p w:rsidR="00BB5F56" w:rsidP="00BB5F56" w:rsidRDefault="00BB5F56" w14:paraId="780799EB" w14:textId="73683219"/>
    <w:p w:rsidR="00BB5F56" w:rsidP="00BB5F56" w:rsidRDefault="00BB5F56" w14:paraId="7F56DE0B" w14:textId="42913AAA"/>
    <w:p w:rsidR="00BB5F56" w:rsidP="00BB5F56" w:rsidRDefault="00BB5F56" w14:paraId="58847089" w14:textId="77777777"/>
    <w:p w:rsidR="006F3DC3" w:rsidP="006F3DC3" w:rsidRDefault="006F3DC3" w14:paraId="40287BD8" w14:textId="69FB2E44">
      <w:pPr>
        <w:pStyle w:val="Heading3"/>
      </w:pPr>
      <w:r>
        <w:t>For example, YouTube</w:t>
      </w:r>
    </w:p>
    <w:p w:rsidRPr="001E019F" w:rsidR="001E019F" w:rsidP="001E019F" w:rsidRDefault="001E019F" w14:paraId="642ADBBD" w14:textId="699A8C78">
      <w:pPr>
        <w:rPr>
          <w:b/>
          <w:bCs/>
        </w:rPr>
      </w:pPr>
      <w:r>
        <w:rPr>
          <w:b/>
          <w:bCs/>
        </w:rPr>
        <w:t>1. Copy the embed code from YouTube</w:t>
      </w:r>
    </w:p>
    <w:p w:rsidR="006F3DC3" w:rsidP="006F3DC3" w:rsidRDefault="00BC1593" w14:paraId="6C23E342" w14:textId="761A5C4D">
      <w:hyperlink w:history="1" r:id="rId63">
        <w:r w:rsidRPr="00D6040A" w:rsidR="00D6040A">
          <w:rPr>
            <w:rStyle w:val="Hyperlink"/>
          </w:rPr>
          <w:t>T</w:t>
        </w:r>
        <w:r w:rsidRPr="00D6040A" w:rsidR="006F3DC3">
          <w:rPr>
            <w:rStyle w:val="Hyperlink"/>
          </w:rPr>
          <w:t>his support resource</w:t>
        </w:r>
      </w:hyperlink>
      <w:r w:rsidR="006F3DC3">
        <w:t xml:space="preserve"> from YouTube explains how to copy the embed code</w:t>
      </w:r>
      <w:r w:rsidR="00D6040A">
        <w:t xml:space="preserve"> for a YouTube video</w:t>
      </w:r>
      <w:r w:rsidR="006F3DC3">
        <w:t>.</w:t>
      </w:r>
    </w:p>
    <w:p w:rsidR="006D4FEE" w:rsidP="006F3DC3" w:rsidRDefault="006D4FEE" w14:paraId="6C53F93F" w14:textId="4000B7C9">
      <w:pPr>
        <w:rPr>
          <w:b/>
          <w:bCs/>
        </w:rPr>
      </w:pPr>
      <w:r>
        <w:rPr>
          <w:b/>
          <w:bCs/>
        </w:rPr>
        <w:t xml:space="preserve">2. </w:t>
      </w:r>
      <w:r w:rsidR="00466B8E">
        <w:rPr>
          <w:b/>
          <w:bCs/>
        </w:rPr>
        <w:t>Paste the embed code into your Word document</w:t>
      </w:r>
    </w:p>
    <w:p w:rsidR="006F3DC3" w:rsidP="006F3DC3" w:rsidRDefault="00466B8E" w14:paraId="37D25A5B" w14:textId="3089080C">
      <w:r>
        <w:t xml:space="preserve">When those instructions are used on </w:t>
      </w:r>
      <w:hyperlink w:history="1" r:id="rId64">
        <w:r w:rsidRPr="004F4B35" w:rsidR="006F3DC3">
          <w:rPr>
            <w:rStyle w:val="Hyperlink"/>
          </w:rPr>
          <w:t>this YouTube video</w:t>
        </w:r>
      </w:hyperlink>
      <w:r w:rsidR="006F3DC3">
        <w:t xml:space="preserve"> </w:t>
      </w:r>
      <w:r>
        <w:t xml:space="preserve">it produces the following </w:t>
      </w:r>
      <w:r w:rsidR="009858FC">
        <w:t xml:space="preserve">embed code. </w:t>
      </w:r>
    </w:p>
    <w:p w:rsidR="009858FC" w:rsidP="009858FC" w:rsidRDefault="009858FC" w14:paraId="5A045FF7" w14:textId="77777777">
      <w:r w:rsidRPr="000429FC">
        <w:t>&lt;iframe width="560" height="315" src="https://www.youtube.com/embed/rQmFY_C9hAU" frameborder="0" allow="accelerometer; autoplay; encrypted-media; gyroscope; picture-in-picture" allowfullscreen&gt;&lt;/iframe&gt;</w:t>
      </w:r>
    </w:p>
    <w:p w:rsidR="006D4FEE" w:rsidP="006F3DC3" w:rsidRDefault="009858FC" w14:paraId="12EDD101" w14:textId="062F8C86">
      <w:r>
        <w:t xml:space="preserve">On the web, this code will NOT be converted into a video. </w:t>
      </w:r>
    </w:p>
    <w:p w:rsidR="006F3DC3" w:rsidP="00415047" w:rsidRDefault="009858FC" w14:paraId="1BE126CF" w14:textId="5A1279B8">
      <w:r>
        <w:t xml:space="preserve">This is because it </w:t>
      </w:r>
      <w:r w:rsidR="00415047">
        <w:t xml:space="preserve">has the </w:t>
      </w:r>
      <w:r w:rsidR="006F3DC3">
        <w:rPr>
          <w:i/>
        </w:rPr>
        <w:t xml:space="preserve">Normal </w:t>
      </w:r>
      <w:r w:rsidR="006F3DC3">
        <w:t>style</w:t>
      </w:r>
      <w:r w:rsidR="00170F36">
        <w:t xml:space="preserve"> applied</w:t>
      </w:r>
      <w:r w:rsidR="00415047">
        <w:t xml:space="preserve"> to it in the Word document</w:t>
      </w:r>
      <w:r w:rsidR="006F3DC3">
        <w:t xml:space="preserve">. </w:t>
      </w:r>
    </w:p>
    <w:p w:rsidRPr="00415047" w:rsidR="00415047" w:rsidP="00415047" w:rsidRDefault="00415047" w14:paraId="11D47BD6" w14:textId="7FADD74A">
      <w:pPr>
        <w:rPr>
          <w:b/>
          <w:bCs/>
        </w:rPr>
      </w:pPr>
      <w:r>
        <w:rPr>
          <w:b/>
          <w:bCs/>
        </w:rPr>
        <w:t xml:space="preserve">3. Apply the </w:t>
      </w:r>
      <w:r>
        <w:rPr>
          <w:b/>
          <w:bCs/>
          <w:i/>
          <w:iCs/>
        </w:rPr>
        <w:t xml:space="preserve">Embed </w:t>
      </w:r>
      <w:r>
        <w:rPr>
          <w:b/>
          <w:bCs/>
        </w:rPr>
        <w:t>style to the embed code</w:t>
      </w:r>
    </w:p>
    <w:p w:rsidRPr="006232DC" w:rsidR="006F3DC3" w:rsidP="006F3DC3" w:rsidRDefault="006F3DC3" w14:paraId="6F278144" w14:textId="783BF6F6">
      <w:r>
        <w:t xml:space="preserve">This </w:t>
      </w:r>
      <w:r w:rsidR="00170F36">
        <w:t>next</w:t>
      </w:r>
      <w:r>
        <w:t xml:space="preserve"> embed code has the </w:t>
      </w:r>
      <w:r>
        <w:rPr>
          <w:i/>
        </w:rPr>
        <w:t>Embed</w:t>
      </w:r>
      <w:r>
        <w:t xml:space="preserve"> style applied. </w:t>
      </w:r>
      <w:r w:rsidR="00170F36">
        <w:t xml:space="preserve">In this </w:t>
      </w:r>
      <w:r w:rsidR="0092160A">
        <w:t xml:space="preserve">Word </w:t>
      </w:r>
      <w:r w:rsidR="00170F36">
        <w:t xml:space="preserve">document, the </w:t>
      </w:r>
      <w:r w:rsidR="00170F36">
        <w:rPr>
          <w:i/>
        </w:rPr>
        <w:t xml:space="preserve">Embed </w:t>
      </w:r>
      <w:r w:rsidR="00170F36">
        <w:t xml:space="preserve">style uses a different font and size to make clear that it is a different style. </w:t>
      </w:r>
      <w:r>
        <w:t>When converted to the Web it will appear as a YouTube video</w:t>
      </w:r>
    </w:p>
    <w:p w:rsidR="004D292D" w:rsidP="005C148E" w:rsidRDefault="006F3DC3" w14:paraId="3740BF5B" w14:textId="022CFA70">
      <w:pPr>
        <w:pStyle w:val="Embed"/>
      </w:pPr>
      <w:r w:rsidRPr="000429FC">
        <w:t>&lt;iframe width="560" height="315" src="https://www.youtube.com/embed/rQmFY_C9hAU" frameborder="0" allow="accelerometer; autoplay; encrypted-media; gyroscope; picture-in-picture" allowfullscreen&gt;&lt;/iframe&gt;</w:t>
      </w:r>
    </w:p>
    <w:p w:rsidR="004D292D" w:rsidP="004D292D" w:rsidRDefault="004D292D" w14:paraId="11855270" w14:textId="6496C1E0">
      <w:pPr>
        <w:pStyle w:val="Heading2"/>
      </w:pPr>
      <w:r>
        <w:t>Readings</w:t>
      </w:r>
    </w:p>
    <w:p w:rsidRPr="00F372EA" w:rsidR="004456FF" w:rsidP="004456FF" w:rsidRDefault="004456FF" w14:paraId="477D1F30" w14:textId="092F2BB0">
      <w:r>
        <w:t xml:space="preserve">If you want to have something appear as a reading that is clearly separate from the rest of the text then apply the </w:t>
      </w:r>
      <w:r>
        <w:rPr>
          <w:i/>
        </w:rPr>
        <w:t>Reading</w:t>
      </w:r>
      <w:r>
        <w:t xml:space="preserve"> style. As I’ve done with the following content.</w:t>
      </w:r>
      <w:r w:rsidR="00F372EA">
        <w:t xml:space="preserve"> Not the different background colour that is part of the </w:t>
      </w:r>
      <w:r w:rsidR="00F372EA">
        <w:rPr>
          <w:i/>
        </w:rPr>
        <w:t>Reading</w:t>
      </w:r>
      <w:r w:rsidR="00F372EA">
        <w:t xml:space="preserve"> style. This change in colour is used to more clearly indicate what is or is not a reading.</w:t>
      </w:r>
    </w:p>
    <w:p w:rsidRPr="00DC7780" w:rsidR="004456FF" w:rsidP="004456FF" w:rsidRDefault="004456FF" w14:paraId="262251BA" w14:textId="77777777">
      <w:r>
        <w:t xml:space="preserve">Current practice is to have a title for the reading (or activity that is not styled </w:t>
      </w:r>
      <w:r>
        <w:rPr>
          <w:i/>
        </w:rPr>
        <w:t>Reading</w:t>
      </w:r>
      <w:r>
        <w:t>). As shown below.</w:t>
      </w:r>
    </w:p>
    <w:p w:rsidR="004456FF" w:rsidP="004456FF" w:rsidRDefault="004456FF" w14:paraId="0DA60585" w14:textId="77777777">
      <w:pPr>
        <w:pStyle w:val="Heading3"/>
      </w:pPr>
      <w:r>
        <w:lastRenderedPageBreak/>
        <w:t>Is XKCD funny?</w:t>
      </w:r>
    </w:p>
    <w:p w:rsidR="004456FF" w:rsidP="004456FF" w:rsidRDefault="004456FF" w14:paraId="352E7497" w14:textId="777F163E">
      <w:pPr>
        <w:pStyle w:val="Reading"/>
        <w:framePr w:wrap="around"/>
      </w:pPr>
      <w:r>
        <w:t xml:space="preserve">Xkcd is a web-comic with the tag line "A webcomic of romance, sarcasm, math, and language”. Visit the </w:t>
      </w:r>
      <w:hyperlink w:history="1" r:id="rId65">
        <w:r w:rsidRPr="008B4508">
          <w:rPr>
            <w:rStyle w:val="Hyperlink"/>
          </w:rPr>
          <w:t>xkcd website</w:t>
        </w:r>
      </w:hyperlink>
      <w:r>
        <w:t xml:space="preserve"> and view today’s comic. Don’t forget to move your mouse over the comic. Does the content and topic of today’s topic seem humorous to you? Why? Why not?</w:t>
      </w:r>
    </w:p>
    <w:p w:rsidRPr="008B4508" w:rsidR="004456FF" w:rsidP="004456FF" w:rsidRDefault="004456FF" w14:paraId="523BA450" w14:textId="77777777">
      <w:pPr>
        <w:pStyle w:val="Reading"/>
        <w:framePr w:wrap="around"/>
      </w:pPr>
      <w:r>
        <w:rPr>
          <w:noProof/>
        </w:rPr>
        <w:drawing>
          <wp:inline distT="0" distB="0" distL="0" distR="0" wp14:anchorId="551B7AA3" wp14:editId="1A3C966F">
            <wp:extent cx="7048500" cy="2600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net_archive.png"/>
                    <pic:cNvPicPr/>
                  </pic:nvPicPr>
                  <pic:blipFill>
                    <a:blip r:embed="rId66">
                      <a:extLst>
                        <a:ext uri="{28A0092B-C50C-407E-A947-70E740481C1C}">
                          <a14:useLocalDpi xmlns:a14="http://schemas.microsoft.com/office/drawing/2010/main" val="0"/>
                        </a:ext>
                      </a:extLst>
                    </a:blip>
                    <a:stretch>
                      <a:fillRect/>
                    </a:stretch>
                  </pic:blipFill>
                  <pic:spPr>
                    <a:xfrm>
                      <a:off x="0" y="0"/>
                      <a:ext cx="7048500" cy="2600325"/>
                    </a:xfrm>
                    <a:prstGeom prst="rect">
                      <a:avLst/>
                    </a:prstGeom>
                  </pic:spPr>
                </pic:pic>
              </a:graphicData>
            </a:graphic>
          </wp:inline>
        </w:drawing>
      </w:r>
    </w:p>
    <w:p w:rsidR="004D292D" w:rsidP="004D292D" w:rsidRDefault="004D292D" w14:paraId="0698A25E" w14:textId="2899AA85"/>
    <w:p w:rsidR="00A31958" w:rsidP="00A31958" w:rsidRDefault="00A31958" w14:paraId="521D3BDC" w14:textId="35515B3A">
      <w:pPr>
        <w:pStyle w:val="Heading1"/>
      </w:pPr>
      <w:r>
        <w:t>How do you add/edit study guide content: readings, activities, notes</w:t>
      </w:r>
    </w:p>
    <w:p w:rsidR="00A31958" w:rsidP="00A31958" w:rsidRDefault="00A31958" w14:paraId="468E3D9D" w14:textId="31A56E7E">
      <w:r>
        <w:t xml:space="preserve">The following sections explains how to add/edit the type of content </w:t>
      </w:r>
      <w:r w:rsidR="00F670A3">
        <w:t>design specifically for learning or study content. Currently, it explains the creation of</w:t>
      </w:r>
      <w:r w:rsidR="00434CED">
        <w:t xml:space="preserve"> elements, including</w:t>
      </w:r>
      <w:r w:rsidR="00F670A3">
        <w:t>:</w:t>
      </w:r>
    </w:p>
    <w:p w:rsidR="00F670A3" w:rsidP="00F670A3" w:rsidRDefault="00F670A3" w14:paraId="66C064B7" w14:textId="4A670C4B">
      <w:pPr>
        <w:pStyle w:val="ListParagraph"/>
        <w:numPr>
          <w:ilvl w:val="0"/>
          <w:numId w:val="25"/>
        </w:numPr>
      </w:pPr>
      <w:r>
        <w:t xml:space="preserve">Readings </w:t>
      </w:r>
      <w:r w:rsidR="00434CED">
        <w:t>–</w:t>
      </w:r>
      <w:r>
        <w:t xml:space="preserve"> </w:t>
      </w:r>
      <w:r w:rsidR="00434CED">
        <w:t>indicate a (textbook) reading required of students</w:t>
      </w:r>
      <w:r w:rsidR="00CC68FA">
        <w:t>;</w:t>
      </w:r>
    </w:p>
    <w:p w:rsidR="00F670A3" w:rsidP="00F670A3" w:rsidRDefault="00F670A3" w14:paraId="6AEE68D2" w14:textId="625ECE2D">
      <w:pPr>
        <w:pStyle w:val="ListParagraph"/>
        <w:numPr>
          <w:ilvl w:val="0"/>
          <w:numId w:val="25"/>
        </w:numPr>
      </w:pPr>
      <w:r>
        <w:t>Activities</w:t>
      </w:r>
      <w:r w:rsidR="00434CED">
        <w:t xml:space="preserve"> – indicate the student should engage in an activity</w:t>
      </w:r>
      <w:r w:rsidR="00CC68FA">
        <w:t>; and,</w:t>
      </w:r>
    </w:p>
    <w:p w:rsidR="00F670A3" w:rsidP="00F670A3" w:rsidRDefault="00F670A3" w14:paraId="1F3B4D7C" w14:textId="45927DC5">
      <w:pPr>
        <w:pStyle w:val="ListParagraph"/>
        <w:numPr>
          <w:ilvl w:val="0"/>
          <w:numId w:val="25"/>
        </w:numPr>
      </w:pPr>
      <w:r>
        <w:t>Notes</w:t>
      </w:r>
      <w:r w:rsidR="00434CED">
        <w:t xml:space="preserve"> </w:t>
      </w:r>
      <w:r w:rsidR="00CC68FA">
        <w:t>–</w:t>
      </w:r>
      <w:r w:rsidR="00434CED">
        <w:t xml:space="preserve"> </w:t>
      </w:r>
      <w:r w:rsidR="00CC68FA">
        <w:t>indicate an important note that the student should be aware of.</w:t>
      </w:r>
    </w:p>
    <w:p w:rsidR="00A31958" w:rsidP="00A31958" w:rsidRDefault="00A31958" w14:paraId="59DE8FF1" w14:textId="77777777">
      <w:r>
        <w:t>Each of the sections below explore a different content element, its style and how it is transformed online.</w:t>
      </w:r>
    </w:p>
    <w:p w:rsidR="00A31958" w:rsidP="00A31958" w:rsidRDefault="00A31958" w14:paraId="4A44FD92" w14:textId="77777777">
      <w:pPr>
        <w:pStyle w:val="Heading3"/>
      </w:pPr>
      <w:r>
        <w:t>Compare and constrast: Word and Blackboard</w:t>
      </w:r>
    </w:p>
    <w:p w:rsidR="00A31958" w:rsidP="00A31958" w:rsidRDefault="00A31958" w14:paraId="53C0AEE4" w14:textId="77777777">
      <w:pPr>
        <w:pStyle w:val="activity"/>
      </w:pPr>
      <w:r>
        <w:t xml:space="preserve">As you work through the examples in this section, it would be helpful to look at both the </w:t>
      </w:r>
      <w:hyperlink w:history="1" r:id="rId67">
        <w:r w:rsidRPr="007C746A">
          <w:rPr>
            <w:rStyle w:val="Hyperlink"/>
          </w:rPr>
          <w:t>Word document</w:t>
        </w:r>
      </w:hyperlink>
      <w:r>
        <w:t xml:space="preserve"> and </w:t>
      </w:r>
      <w:hyperlink w:history="1" r:id="rId68">
        <w:r w:rsidRPr="007C746A">
          <w:rPr>
            <w:rStyle w:val="Hyperlink"/>
          </w:rPr>
          <w:t>Blackboard versions</w:t>
        </w:r>
      </w:hyperlink>
      <w:r>
        <w:t xml:space="preserve"> of the document.</w:t>
      </w:r>
    </w:p>
    <w:p w:rsidRPr="004D292D" w:rsidR="00A31958" w:rsidP="00A31958" w:rsidRDefault="00A31958" w14:paraId="22024D67" w14:textId="77777777">
      <w:pPr>
        <w:pStyle w:val="Note"/>
        <w:rPr>
          <w:b/>
        </w:rPr>
      </w:pPr>
      <w:r w:rsidRPr="004D292D">
        <w:rPr>
          <w:b/>
        </w:rPr>
        <w:t>Learn more about Word styles</w:t>
      </w:r>
    </w:p>
    <w:p w:rsidRPr="002906A9" w:rsidR="00A31958" w:rsidP="00A31958" w:rsidRDefault="00A31958" w14:paraId="4D602376" w14:textId="77777777">
      <w:pPr>
        <w:pStyle w:val="Note"/>
      </w:pPr>
      <w:r>
        <w:t xml:space="preserve">If you’re unfamiliar with using styles in Word documents, please refer to the plethora of online resources (e.g. </w:t>
      </w:r>
      <w:hyperlink w:history="1" r:id="rId69">
        <w:r w:rsidRPr="00083158">
          <w:rPr>
            <w:rStyle w:val="Hyperlink"/>
          </w:rPr>
          <w:t>this one</w:t>
        </w:r>
      </w:hyperlink>
      <w:r>
        <w:t xml:space="preserve">). A quick search for </w:t>
      </w:r>
      <w:r>
        <w:rPr>
          <w:i/>
        </w:rPr>
        <w:t>introduction word styles</w:t>
      </w:r>
      <w:r>
        <w:t xml:space="preserve"> should find most.</w:t>
      </w:r>
    </w:p>
    <w:p w:rsidR="00A31958" w:rsidP="004D292D" w:rsidRDefault="00A31958" w14:paraId="50AB2E54" w14:textId="77777777">
      <w:pPr>
        <w:pStyle w:val="Heading2"/>
      </w:pPr>
    </w:p>
    <w:p w:rsidR="004D292D" w:rsidP="004D292D" w:rsidRDefault="004D292D" w14:paraId="2A2F76E7" w14:textId="2D34764D">
      <w:pPr>
        <w:pStyle w:val="Heading2"/>
      </w:pPr>
      <w:r>
        <w:t>Activities</w:t>
      </w:r>
    </w:p>
    <w:p w:rsidRPr="00F372EA" w:rsidR="004456FF" w:rsidP="004456FF" w:rsidRDefault="004456FF" w14:paraId="31B207BC" w14:textId="429AE723">
      <w:r>
        <w:t xml:space="preserve">An activity will be displayed on the web in a way different to a reading. However, you specify an activity much the same way.  Create the text and then apply the </w:t>
      </w:r>
      <w:r>
        <w:rPr>
          <w:i/>
        </w:rPr>
        <w:t xml:space="preserve">Activity </w:t>
      </w:r>
      <w:r>
        <w:t>style to it.</w:t>
      </w:r>
      <w:r w:rsidR="00F372EA">
        <w:t xml:space="preserve"> As seen below, the </w:t>
      </w:r>
      <w:r w:rsidR="00F372EA">
        <w:rPr>
          <w:i/>
        </w:rPr>
        <w:t xml:space="preserve">Activity </w:t>
      </w:r>
      <w:r w:rsidR="00F372EA">
        <w:t>style has a different background colour (blue) to highlight the different style.</w:t>
      </w:r>
    </w:p>
    <w:p w:rsidR="004456FF" w:rsidP="004456FF" w:rsidRDefault="004456FF" w14:paraId="15DF812E" w14:textId="77777777">
      <w:pPr>
        <w:pStyle w:val="Heading3"/>
      </w:pPr>
      <w:r>
        <w:t>A dummy activity</w:t>
      </w:r>
    </w:p>
    <w:p w:rsidRPr="00DF0AF2" w:rsidR="004456FF" w:rsidP="004456FF" w:rsidRDefault="004456FF" w14:paraId="3A6B78EF" w14:textId="77777777">
      <w:pPr>
        <w:pStyle w:val="activity"/>
      </w:pPr>
      <w:r w:rsidRPr="00DF0AF2">
        <w:t xml:space="preserve">This is an example of an activity. If you bring up the “styles” or “Apply Styles” window in Word, when you click on this paragraph you should see that it’s an </w:t>
      </w:r>
      <w:r w:rsidRPr="00DF0AF2">
        <w:rPr>
          <w:i/>
        </w:rPr>
        <w:t>Activity</w:t>
      </w:r>
      <w:r w:rsidRPr="00DF0AF2">
        <w:t xml:space="preserve"> style.</w:t>
      </w:r>
    </w:p>
    <w:p w:rsidR="004D292D" w:rsidP="004D292D" w:rsidRDefault="004D292D" w14:paraId="30629134" w14:textId="50693ACD"/>
    <w:p w:rsidR="004D292D" w:rsidP="004D292D" w:rsidRDefault="004D292D" w14:paraId="7001AC2D" w14:textId="1130BBA6">
      <w:pPr>
        <w:pStyle w:val="Heading2"/>
      </w:pPr>
      <w:r>
        <w:t>Notes</w:t>
      </w:r>
    </w:p>
    <w:p w:rsidR="004D292D" w:rsidP="004D292D" w:rsidRDefault="009F5784" w14:paraId="159B87E1" w14:textId="3DA75D55">
      <w:r>
        <w:t xml:space="preserve">Any text that has the </w:t>
      </w:r>
      <w:r>
        <w:rPr>
          <w:i/>
        </w:rPr>
        <w:t>Note</w:t>
      </w:r>
      <w:r>
        <w:t xml:space="preserve"> style applied will appear </w:t>
      </w:r>
      <w:r w:rsidR="00B360E0">
        <w:t>currently in a quite obvious warning box when displayed online</w:t>
      </w:r>
      <w:r w:rsidR="00E66421">
        <w:t xml:space="preserve"> (and yellow background when displayed in Word)</w:t>
      </w:r>
      <w:r w:rsidR="00B360E0">
        <w:t>.</w:t>
      </w:r>
      <w:r w:rsidR="00DE5964">
        <w:t xml:space="preserve"> This approach has already been used in this guide to highlight important points</w:t>
      </w:r>
    </w:p>
    <w:p w:rsidRPr="00DE5964" w:rsidR="00DE5964" w:rsidP="00DE5964" w:rsidRDefault="00DE5964" w14:paraId="101CEB82" w14:textId="6E692A08">
      <w:pPr>
        <w:pStyle w:val="Note"/>
        <w:rPr>
          <w:b/>
        </w:rPr>
      </w:pPr>
      <w:r w:rsidRPr="00DE5964">
        <w:rPr>
          <w:b/>
        </w:rPr>
        <w:t>Don’t over use notes</w:t>
      </w:r>
    </w:p>
    <w:p w:rsidRPr="009F5784" w:rsidR="00DE5964" w:rsidP="00DE5964" w:rsidRDefault="00DE5964" w14:paraId="537E69B8" w14:textId="2C145324">
      <w:pPr>
        <w:pStyle w:val="Note"/>
      </w:pPr>
      <w:r>
        <w:t>There is probably a danger of overuse of the note style.</w:t>
      </w:r>
    </w:p>
    <w:p w:rsidRPr="002D7A30" w:rsidR="002D7A30" w:rsidP="00A04A6F" w:rsidRDefault="00A04A6F" w14:paraId="74EC1F29" w14:textId="3A0DAD62">
      <w:pPr>
        <w:pStyle w:val="Heading1"/>
      </w:pPr>
      <w:r>
        <w:t xml:space="preserve">Integrating </w:t>
      </w:r>
      <w:r w:rsidR="00064EBA">
        <w:t>Blackboard items</w:t>
      </w:r>
      <w:r w:rsidR="00D41022">
        <w:t xml:space="preserve"> (quizzes, discussion forums, blogs etc.)</w:t>
      </w:r>
      <w:r w:rsidR="0054350D">
        <w:t xml:space="preserve"> – version 1</w:t>
      </w:r>
      <w:r w:rsidR="00064EBA">
        <w:t>?</w:t>
      </w:r>
    </w:p>
    <w:p w:rsidR="005F6FA7" w:rsidP="00F07D4B" w:rsidRDefault="00F07D4B" w14:paraId="4A869716" w14:textId="06445389">
      <w:r>
        <w:t xml:space="preserve">Blackboard provides an array of </w:t>
      </w:r>
      <w:r w:rsidR="001D557C">
        <w:t xml:space="preserve">content, assessment, and tool services that can be </w:t>
      </w:r>
      <w:r w:rsidR="00FC46D1">
        <w:t xml:space="preserve">used in a Blackboard </w:t>
      </w:r>
      <w:r w:rsidR="003F586C">
        <w:t xml:space="preserve">course </w:t>
      </w:r>
      <w:r w:rsidR="00FC46D1">
        <w:t xml:space="preserve">site. </w:t>
      </w:r>
      <w:r w:rsidR="003F586C">
        <w:t>For example, discussion forums, quizzes, assessments</w:t>
      </w:r>
      <w:r w:rsidR="007369B9">
        <w:t xml:space="preserve"> etc. </w:t>
      </w:r>
      <w:r w:rsidR="00FC46D1">
        <w:t xml:space="preserve">The content interface </w:t>
      </w:r>
      <w:r w:rsidR="0035302C">
        <w:t xml:space="preserve">offers two different ways of </w:t>
      </w:r>
      <w:r w:rsidR="00FC46D1">
        <w:t>integrating these services</w:t>
      </w:r>
      <w:r w:rsidR="0035302C">
        <w:t>:</w:t>
      </w:r>
    </w:p>
    <w:p w:rsidR="0035302C" w:rsidP="0035302C" w:rsidRDefault="00B6619F" w14:paraId="064566BF" w14:textId="2CADB913">
      <w:pPr>
        <w:pStyle w:val="ListParagraph"/>
        <w:numPr>
          <w:ilvl w:val="0"/>
          <w:numId w:val="26"/>
        </w:numPr>
      </w:pPr>
      <w:r>
        <w:t>Item headings;</w:t>
      </w:r>
    </w:p>
    <w:p w:rsidR="00B6619F" w:rsidP="0035302C" w:rsidRDefault="0029397F" w14:paraId="1FA1D6CF" w14:textId="29B2550B">
      <w:pPr>
        <w:pStyle w:val="ListParagraph"/>
        <w:numPr>
          <w:ilvl w:val="0"/>
          <w:numId w:val="26"/>
        </w:numPr>
      </w:pPr>
      <w:r>
        <w:t>Content or Menu item links.</w:t>
      </w:r>
    </w:p>
    <w:p w:rsidR="00F07D4B" w:rsidP="00F07D4B" w:rsidRDefault="005F6FA7" w14:paraId="76318F68" w14:textId="5F61076F">
      <w:r>
        <w:t xml:space="preserve">This section introduces the first of two ways you can include these items into the content you author in a Word document. The next section </w:t>
      </w:r>
      <w:r w:rsidR="00245F8F">
        <w:t>introduces the second of these methods. The two methods are:</w:t>
      </w:r>
    </w:p>
    <w:p w:rsidR="00245F8F" w:rsidP="00245F8F" w:rsidRDefault="00245F8F" w14:paraId="28672297" w14:textId="53CCB4D0">
      <w:pPr>
        <w:pStyle w:val="ListParagraph"/>
        <w:numPr>
          <w:ilvl w:val="0"/>
          <w:numId w:val="20"/>
        </w:numPr>
      </w:pPr>
      <w:r>
        <w:t>Use a heading and separate lin</w:t>
      </w:r>
      <w:r w:rsidR="003A52B3">
        <w:t>ks to include Blackboard items – this approach most closely resembles the Blackboard approach.</w:t>
      </w:r>
    </w:p>
    <w:p w:rsidR="003A52B3" w:rsidP="00245F8F" w:rsidRDefault="003A52B3" w14:paraId="628B38AE" w14:textId="53C191BA">
      <w:pPr>
        <w:pStyle w:val="ListParagraph"/>
        <w:numPr>
          <w:ilvl w:val="0"/>
          <w:numId w:val="20"/>
        </w:numPr>
      </w:pPr>
      <w:r>
        <w:t>Use a direct link to Blackboard items.</w:t>
      </w:r>
    </w:p>
    <w:p w:rsidR="00017761" w:rsidP="00017761" w:rsidRDefault="00017761" w14:paraId="7853678E" w14:textId="5E42F08A">
      <w:pPr>
        <w:pStyle w:val="Heading3"/>
      </w:pPr>
      <w:r>
        <w:t>How it works</w:t>
      </w:r>
    </w:p>
    <w:p w:rsidR="00017761" w:rsidP="00017761" w:rsidRDefault="00017761" w14:paraId="4912D831" w14:textId="1346CDC9">
      <w:r>
        <w:t>Regardless of the Blackboard tool being integrated, the process is the same.</w:t>
      </w:r>
      <w:r w:rsidR="0058079C">
        <w:t xml:space="preserve"> The process must occur in two places:</w:t>
      </w:r>
    </w:p>
    <w:p w:rsidR="0058079C" w:rsidP="0058079C" w:rsidRDefault="0058079C" w14:paraId="40A19FF6" w14:textId="77777777">
      <w:pPr>
        <w:pStyle w:val="ListParagraph"/>
        <w:numPr>
          <w:ilvl w:val="0"/>
          <w:numId w:val="16"/>
        </w:numPr>
      </w:pPr>
      <w:r>
        <w:t>In your Word document.</w:t>
      </w:r>
    </w:p>
    <w:p w:rsidR="0058079C" w:rsidP="0058079C" w:rsidRDefault="0058079C" w14:paraId="423268D7" w14:textId="09BBD269">
      <w:pPr>
        <w:pStyle w:val="ListParagraph"/>
        <w:numPr>
          <w:ilvl w:val="1"/>
          <w:numId w:val="16"/>
        </w:numPr>
      </w:pPr>
      <w:r>
        <w:t xml:space="preserve">Create a heading and apply the style </w:t>
      </w:r>
      <w:r w:rsidRPr="0058079C">
        <w:rPr>
          <w:i/>
        </w:rPr>
        <w:t>Blackboard Item Heading</w:t>
      </w:r>
      <w:r>
        <w:t xml:space="preserve"> </w:t>
      </w:r>
      <w:r w:rsidR="00D415AC">
        <w:t xml:space="preserve">or </w:t>
      </w:r>
      <w:r w:rsidR="00D415AC">
        <w:rPr>
          <w:i/>
        </w:rPr>
        <w:t xml:space="preserve">Blackboard Item Heading </w:t>
      </w:r>
      <w:r w:rsidRPr="00D415AC" w:rsidR="00D415AC">
        <w:t>2</w:t>
      </w:r>
      <w:r w:rsidR="00D415AC">
        <w:t xml:space="preserve"> </w:t>
      </w:r>
      <w:r w:rsidRPr="00D415AC">
        <w:t>to</w:t>
      </w:r>
      <w:r>
        <w:t xml:space="preserve"> it.</w:t>
      </w:r>
      <w:r w:rsidR="00D415AC">
        <w:br/>
      </w:r>
      <w:r w:rsidR="00D415AC">
        <w:t>These heading styles will look different in Word</w:t>
      </w:r>
      <w:r w:rsidR="008456BF">
        <w:t xml:space="preserve"> (a black background) but will largely appear the same</w:t>
      </w:r>
    </w:p>
    <w:p w:rsidR="0058079C" w:rsidP="0058079C" w:rsidRDefault="0058079C" w14:paraId="5A2B1786" w14:textId="48C0E942">
      <w:pPr>
        <w:pStyle w:val="ListParagraph"/>
        <w:numPr>
          <w:ilvl w:val="1"/>
          <w:numId w:val="16"/>
        </w:numPr>
      </w:pPr>
      <w:r>
        <w:t xml:space="preserve">Provide some content for that heading, including some text that will link to the Blackboard item. Apply the style </w:t>
      </w:r>
      <w:r>
        <w:rPr>
          <w:i/>
        </w:rPr>
        <w:t>Blackboard Item Link</w:t>
      </w:r>
      <w:r>
        <w:t xml:space="preserve"> to that text.</w:t>
      </w:r>
      <w:r w:rsidR="00BF30D1">
        <w:t xml:space="preserve"> (Examples below)</w:t>
      </w:r>
    </w:p>
    <w:p w:rsidR="0058079C" w:rsidP="0058079C" w:rsidRDefault="0058079C" w14:paraId="682F0C62" w14:textId="50B46114">
      <w:pPr>
        <w:pStyle w:val="ListParagraph"/>
        <w:numPr>
          <w:ilvl w:val="0"/>
          <w:numId w:val="16"/>
        </w:numPr>
      </w:pPr>
      <w:r>
        <w:t>In Blackboard</w:t>
      </w:r>
    </w:p>
    <w:p w:rsidR="006B3A3F" w:rsidP="006B3A3F" w:rsidRDefault="006B3A3F" w14:paraId="32FD0C5D" w14:textId="48BBFD2F">
      <w:pPr>
        <w:pStyle w:val="ListParagraph"/>
        <w:numPr>
          <w:ilvl w:val="1"/>
          <w:numId w:val="16"/>
        </w:numPr>
      </w:pPr>
      <w:r>
        <w:t>Add to the Blackboard page containing the content interface an item of the appropriate type. Ensure that the name of the item matches the heading from the Word document.</w:t>
      </w:r>
    </w:p>
    <w:p w:rsidR="00CA05D9" w:rsidP="00CA05D9" w:rsidRDefault="00CA05D9" w14:paraId="6E574991" w14:textId="77777777">
      <w:pPr>
        <w:pStyle w:val="Heading3"/>
      </w:pPr>
      <w:r>
        <w:t>Compare and constrast: Word and Blackboard</w:t>
      </w:r>
    </w:p>
    <w:p w:rsidR="00CA05D9" w:rsidP="00CA05D9" w:rsidRDefault="00CA05D9" w14:paraId="25AE3397" w14:textId="5155188A">
      <w:pPr>
        <w:pStyle w:val="activity"/>
      </w:pPr>
      <w:r>
        <w:t xml:space="preserve">As you work through the examples in this section, it would be helpful to look at both the </w:t>
      </w:r>
      <w:hyperlink w:history="1" r:id="rId70">
        <w:r w:rsidRPr="007C746A">
          <w:rPr>
            <w:rStyle w:val="Hyperlink"/>
          </w:rPr>
          <w:t>Word document</w:t>
        </w:r>
      </w:hyperlink>
      <w:r>
        <w:t xml:space="preserve"> and </w:t>
      </w:r>
      <w:hyperlink w:history="1" r:id="rId71">
        <w:r w:rsidRPr="007C746A">
          <w:rPr>
            <w:rStyle w:val="Hyperlink"/>
          </w:rPr>
          <w:t>Blackboard versions</w:t>
        </w:r>
      </w:hyperlink>
      <w:r>
        <w:t xml:space="preserve"> of the document.</w:t>
      </w:r>
    </w:p>
    <w:p w:rsidR="0058079C" w:rsidP="00FB2D06" w:rsidRDefault="002B67A4" w14:paraId="47822E17" w14:textId="4A55195B">
      <w:pPr>
        <w:pStyle w:val="BlackboardItemHeading2"/>
      </w:pPr>
      <w:r>
        <w:t>Chat about the content interface</w:t>
      </w:r>
    </w:p>
    <w:p w:rsidRPr="00E9233C" w:rsidR="002B67A4" w:rsidP="002B67A4" w:rsidRDefault="002B67A4" w14:paraId="3DBA9FC3" w14:textId="36576018">
      <w:r>
        <w:t xml:space="preserve">The first example is </w:t>
      </w:r>
      <w:r w:rsidRPr="00D71DD2">
        <w:rPr>
          <w:rStyle w:val="BlackboardItemLink"/>
        </w:rPr>
        <w:t xml:space="preserve">a </w:t>
      </w:r>
      <w:r w:rsidRPr="00F6614D">
        <w:rPr>
          <w:rStyle w:val="BlackboardItemLink"/>
        </w:rPr>
        <w:t>discussion</w:t>
      </w:r>
      <w:r w:rsidRPr="00D71DD2">
        <w:rPr>
          <w:rStyle w:val="BlackboardItemLink"/>
        </w:rPr>
        <w:t xml:space="preserve"> forum</w:t>
      </w:r>
      <w:r>
        <w:t xml:space="preserve">. Visit </w:t>
      </w:r>
      <w:r w:rsidRPr="00D71DD2">
        <w:rPr>
          <w:rStyle w:val="BlackboardItemLink"/>
        </w:rPr>
        <w:t>the forum</w:t>
      </w:r>
      <w:r>
        <w:t xml:space="preserve"> to chat about and provide feedback on the content interface.</w:t>
      </w:r>
      <w:r w:rsidR="00BF30D1">
        <w:t xml:space="preserve"> </w:t>
      </w:r>
    </w:p>
    <w:p w:rsidRPr="008461DB" w:rsidR="004C2F39" w:rsidP="002B67A4" w:rsidRDefault="004C2F39" w14:paraId="5EA34B01" w14:textId="7AF827D3">
      <w:r>
        <w:t xml:space="preserve">In Word, if you check </w:t>
      </w:r>
      <w:r w:rsidR="008461DB">
        <w:t xml:space="preserve">the words </w:t>
      </w:r>
      <w:r w:rsidR="008461DB">
        <w:rPr>
          <w:i/>
        </w:rPr>
        <w:t>discussion forum</w:t>
      </w:r>
      <w:r w:rsidR="008461DB">
        <w:t xml:space="preserve"> and </w:t>
      </w:r>
      <w:r w:rsidR="008461DB">
        <w:rPr>
          <w:i/>
        </w:rPr>
        <w:t>forum</w:t>
      </w:r>
      <w:r w:rsidR="008461DB">
        <w:t xml:space="preserve"> in the previous paragraph</w:t>
      </w:r>
      <w:r w:rsidR="00E9233C">
        <w:t xml:space="preserve"> are red and underlined. This indicates </w:t>
      </w:r>
      <w:r w:rsidR="008461DB">
        <w:t xml:space="preserve">they have the </w:t>
      </w:r>
      <w:r w:rsidR="008461DB">
        <w:rPr>
          <w:i/>
        </w:rPr>
        <w:t>Blackboard Item Link</w:t>
      </w:r>
      <w:r w:rsidR="008461DB">
        <w:t xml:space="preserve"> style applied to them.</w:t>
      </w:r>
      <w:r w:rsidR="0020567E">
        <w:t xml:space="preserve"> </w:t>
      </w:r>
      <w:r w:rsidR="0020567E">
        <w:lastRenderedPageBreak/>
        <w:t>When placed in Blackboard, the</w:t>
      </w:r>
      <w:r w:rsidR="008B3E55">
        <w:t xml:space="preserve">se words will become links to the Blackboard activity or resource that has a heading named </w:t>
      </w:r>
      <w:r w:rsidR="008B3E55">
        <w:rPr>
          <w:i/>
        </w:rPr>
        <w:t>Chat about the content interface</w:t>
      </w:r>
      <w:r w:rsidR="0020567E">
        <w:t>.</w:t>
      </w:r>
    </w:p>
    <w:p w:rsidR="002B67A4" w:rsidP="003B1569" w:rsidRDefault="002B67A4" w14:paraId="14846E3C" w14:textId="60BA4652">
      <w:pPr>
        <w:pStyle w:val="BlackboardItemHeading2"/>
      </w:pPr>
      <w:r>
        <w:t>Take a quiz</w:t>
      </w:r>
    </w:p>
    <w:p w:rsidR="002B67A4" w:rsidP="002B67A4" w:rsidRDefault="00D71DD2" w14:paraId="6528AD0D" w14:textId="4AEF0BC5">
      <w:r>
        <w:t xml:space="preserve">And lastly, </w:t>
      </w:r>
      <w:r w:rsidRPr="00D71DD2">
        <w:rPr>
          <w:rStyle w:val="BlackboardItemLink"/>
        </w:rPr>
        <w:t>let’s try a quiz</w:t>
      </w:r>
      <w:r>
        <w:t>.</w:t>
      </w:r>
    </w:p>
    <w:p w:rsidR="006004AB" w:rsidP="006004AB" w:rsidRDefault="002E325F" w14:paraId="4FA350E7" w14:textId="7C23CCCC">
      <w:pPr>
        <w:pStyle w:val="BlackboardItemHeading2"/>
      </w:pPr>
      <w:r>
        <w:t>When the Blackboard activity is not created or unavailable</w:t>
      </w:r>
    </w:p>
    <w:p w:rsidRPr="00727CA5" w:rsidR="002E325F" w:rsidP="002E325F" w:rsidRDefault="00FF1066" w14:paraId="5B2A2D96" w14:textId="1B882BAA">
      <w:r>
        <w:t xml:space="preserve">If there is </w:t>
      </w:r>
      <w:r w:rsidRPr="00727CA5">
        <w:rPr>
          <w:rStyle w:val="BlackboardItemLink"/>
        </w:rPr>
        <w:t>no Blackboard activity or resource</w:t>
      </w:r>
      <w:r>
        <w:t xml:space="preserve"> that matches the </w:t>
      </w:r>
      <w:r>
        <w:rPr>
          <w:i/>
        </w:rPr>
        <w:t>Blackboard Item Heading</w:t>
      </w:r>
      <w:r>
        <w:t xml:space="preserve">. Then in Blackboard </w:t>
      </w:r>
      <w:r w:rsidR="00727CA5">
        <w:t xml:space="preserve">the phrase </w:t>
      </w:r>
      <w:r w:rsidR="00727CA5">
        <w:rPr>
          <w:i/>
        </w:rPr>
        <w:t>(not</w:t>
      </w:r>
      <w:r w:rsidR="001B6B46">
        <w:rPr>
          <w:i/>
        </w:rPr>
        <w:t xml:space="preserve"> currently</w:t>
      </w:r>
      <w:r w:rsidR="00727CA5">
        <w:rPr>
          <w:i/>
        </w:rPr>
        <w:t xml:space="preserve"> available) </w:t>
      </w:r>
      <w:r w:rsidR="00727CA5">
        <w:t xml:space="preserve">will be added to the heading and any associated </w:t>
      </w:r>
      <w:r w:rsidRPr="00727CA5" w:rsidR="00727CA5">
        <w:rPr>
          <w:i/>
        </w:rPr>
        <w:t>Blackboard Item Link</w:t>
      </w:r>
      <w:r w:rsidR="00727CA5">
        <w:t>.</w:t>
      </w:r>
    </w:p>
    <w:p w:rsidR="0018008F" w:rsidP="00D41022" w:rsidRDefault="0018008F" w14:paraId="021D6629" w14:textId="133152BA">
      <w:pPr>
        <w:pStyle w:val="Heading1"/>
      </w:pPr>
      <w:r>
        <w:t>How to link directly to a Blackboard content or menu item</w:t>
      </w:r>
    </w:p>
    <w:p w:rsidR="00B02D52" w:rsidP="0018008F" w:rsidRDefault="00286FF9" w14:paraId="129F4D24" w14:textId="77777777">
      <w:r>
        <w:t xml:space="preserve">This approach allows you to embed a </w:t>
      </w:r>
      <w:r w:rsidR="00445B89">
        <w:t xml:space="preserve">link to </w:t>
      </w:r>
    </w:p>
    <w:p w:rsidR="00B02D52" w:rsidP="00B02D52" w:rsidRDefault="00445B89" w14:paraId="14C8AB75" w14:textId="489B5421">
      <w:pPr>
        <w:pStyle w:val="ListParagraph"/>
        <w:numPr>
          <w:ilvl w:val="0"/>
          <w:numId w:val="21"/>
        </w:numPr>
      </w:pPr>
      <w:r>
        <w:t>a Blackboard content item</w:t>
      </w:r>
      <w:r w:rsidR="00B02D52">
        <w:t>; or,</w:t>
      </w:r>
      <w:r w:rsidR="00B02D52">
        <w:br/>
      </w:r>
      <w:r w:rsidR="00B02D52">
        <w:t>S</w:t>
      </w:r>
      <w:r>
        <w:t xml:space="preserve">uch as </w:t>
      </w:r>
      <w:hyperlink w:history="1" r:id="rId72">
        <w:r w:rsidRPr="00445B89">
          <w:rPr>
            <w:rStyle w:val="BlackboardContentLink"/>
          </w:rPr>
          <w:t>this link</w:t>
        </w:r>
      </w:hyperlink>
      <w:r>
        <w:t xml:space="preserve"> to </w:t>
      </w:r>
      <w:r w:rsidR="00B02D52">
        <w:t>a</w:t>
      </w:r>
      <w:r>
        <w:t xml:space="preserve"> quiz on this </w:t>
      </w:r>
      <w:r w:rsidR="00B02D52">
        <w:t xml:space="preserve">Blackboard </w:t>
      </w:r>
      <w:r>
        <w:t>page</w:t>
      </w:r>
      <w:r w:rsidR="00B02D52">
        <w:t>. (The same quiz linked to in the last section)</w:t>
      </w:r>
      <w:r w:rsidR="005B1C46">
        <w:t xml:space="preserve"> </w:t>
      </w:r>
    </w:p>
    <w:p w:rsidR="0018008F" w:rsidP="00B02D52" w:rsidRDefault="00B02D52" w14:paraId="663F6EF4" w14:textId="09F74258">
      <w:pPr>
        <w:pStyle w:val="ListParagraph"/>
        <w:numPr>
          <w:ilvl w:val="0"/>
          <w:numId w:val="21"/>
        </w:numPr>
      </w:pPr>
      <w:r>
        <w:t xml:space="preserve">a </w:t>
      </w:r>
      <w:r w:rsidR="005B1C46">
        <w:t>Blackboard course menu item</w:t>
      </w:r>
      <w:r>
        <w:t>.</w:t>
      </w:r>
      <w:r>
        <w:br/>
      </w:r>
      <w:r>
        <w:t>S</w:t>
      </w:r>
      <w:r w:rsidR="005B1C46">
        <w:t xml:space="preserve">uch as </w:t>
      </w:r>
      <w:hyperlink w:history="1" r:id="rId73">
        <w:r w:rsidRPr="00325AA3" w:rsidR="005B1C46">
          <w:rPr>
            <w:rStyle w:val="BlackboardMenuLink"/>
          </w:rPr>
          <w:t>this link</w:t>
        </w:r>
      </w:hyperlink>
      <w:r w:rsidR="005B1C46">
        <w:t xml:space="preserve"> to a presentation introducing the Card and Content Interfaces</w:t>
      </w:r>
      <w:r>
        <w:t xml:space="preserve">. You should be able to see the link in the  menu to the left of the page. The link title is </w:t>
      </w:r>
      <w:r>
        <w:rPr>
          <w:b/>
        </w:rPr>
        <w:t>Enhancing modules with the Card and Content Interface Tweaks</w:t>
      </w:r>
      <w:r>
        <w:t>.</w:t>
      </w:r>
    </w:p>
    <w:p w:rsidR="001F10EF" w:rsidP="001F10EF" w:rsidRDefault="001F10EF" w14:paraId="21512DDF" w14:textId="4969A29F">
      <w:r>
        <w:t>There are three steps to the process as explained by the following.</w:t>
      </w:r>
    </w:p>
    <w:p w:rsidR="002344A0" w:rsidP="002344A0" w:rsidRDefault="002344A0" w14:paraId="62044134" w14:textId="25D856EF"/>
    <w:p w:rsidR="002344A0" w:rsidP="002344A0" w:rsidRDefault="001F10EF" w14:paraId="778BE823" w14:textId="2D5FE7A3">
      <w:pPr>
        <w:pStyle w:val="Heading2"/>
      </w:pPr>
      <w:r>
        <w:t xml:space="preserve">1. </w:t>
      </w:r>
      <w:r w:rsidR="007101C8">
        <w:t xml:space="preserve">Blackboard: </w:t>
      </w:r>
      <w:r w:rsidR="002344A0">
        <w:t xml:space="preserve">Identify the </w:t>
      </w:r>
      <w:r w:rsidR="002242E8">
        <w:t>title of the link</w:t>
      </w:r>
    </w:p>
    <w:p w:rsidR="002242E8" w:rsidP="00EE4FE4" w:rsidRDefault="00EE4FE4" w14:paraId="79E5B968" w14:textId="24B27668">
      <w:r>
        <w:t xml:space="preserve">This process only works if the </w:t>
      </w:r>
      <w:r w:rsidR="00A61525">
        <w:t xml:space="preserve">link you will use </w:t>
      </w:r>
      <w:r>
        <w:t xml:space="preserve">already </w:t>
      </w:r>
      <w:r w:rsidR="00A61525">
        <w:t xml:space="preserve">exists on the </w:t>
      </w:r>
      <w:r>
        <w:t>Blackboard page.</w:t>
      </w:r>
      <w:r w:rsidR="005D03E4">
        <w:t xml:space="preserve"> </w:t>
      </w:r>
      <w:r w:rsidR="00A61525">
        <w:t>If it exists, that link will have a title. There are two types of links you can use.</w:t>
      </w:r>
    </w:p>
    <w:p w:rsidR="00A61525" w:rsidP="00A61525" w:rsidRDefault="00A61525" w14:paraId="6D753B8F" w14:textId="19CB1D97">
      <w:pPr>
        <w:pStyle w:val="Heading3"/>
      </w:pPr>
      <w:r>
        <w:t>Content Item link</w:t>
      </w:r>
    </w:p>
    <w:p w:rsidR="00A479D6" w:rsidP="00A479D6" w:rsidRDefault="00A479D6" w14:paraId="203AEEDE" w14:textId="519A2DC1">
      <w:r>
        <w:fldChar w:fldCharType="begin"/>
      </w:r>
      <w:r>
        <w:instrText xml:space="preserve"> REF _Ref23924410 \h </w:instrText>
      </w:r>
      <w:r>
        <w:fldChar w:fldCharType="separate"/>
      </w:r>
      <w:r w:rsidR="00883EF4">
        <w:t xml:space="preserve">Figure </w:t>
      </w:r>
      <w:r w:rsidR="00883EF4">
        <w:rPr>
          <w:noProof/>
        </w:rPr>
        <w:t>15</w:t>
      </w:r>
      <w:r>
        <w:fldChar w:fldCharType="end"/>
      </w:r>
      <w:r>
        <w:t xml:space="preserve"> (below) shows a version of this Blackboard content page. It shows </w:t>
      </w:r>
      <w:r w:rsidR="002156B3">
        <w:t>four content items (Content Interface; Chat about the content interface; Take a quiz; and, Testing)</w:t>
      </w:r>
      <w:r w:rsidR="008054BB">
        <w:t>. The last three of these content items are links (as indicated by them being underlined). If you click on these links you will be taken to a different page.</w:t>
      </w:r>
    </w:p>
    <w:p w:rsidRPr="003F45A6" w:rsidR="00864F7A" w:rsidP="00A479D6" w:rsidRDefault="00864F7A" w14:paraId="39D7BF48" w14:textId="0BDD2428">
      <w:pPr>
        <w:rPr>
          <w:b/>
        </w:rPr>
      </w:pPr>
      <w:r>
        <w:t xml:space="preserve">The title of a Content Item link is what you can see. For example, I </w:t>
      </w:r>
      <w:r w:rsidR="003F45A6">
        <w:t xml:space="preserve">want to link to the quiz on this page. The title for this link is </w:t>
      </w:r>
      <w:r w:rsidR="003F45A6">
        <w:rPr>
          <w:b/>
        </w:rPr>
        <w:t>Take a quiz</w:t>
      </w:r>
    </w:p>
    <w:p w:rsidR="00A479D6" w:rsidP="00A479D6" w:rsidRDefault="00816928" w14:paraId="0B282301" w14:textId="5E5F0F4A">
      <w:pPr>
        <w:pStyle w:val="Picture"/>
        <w:keepNext/>
      </w:pPr>
      <w:r>
        <w:rPr>
          <w:noProof/>
        </w:rPr>
        <w:lastRenderedPageBreak/>
        <w:drawing>
          <wp:inline distT="0" distB="0" distL="0" distR="0" wp14:anchorId="7FDA7C25" wp14:editId="659E467B">
            <wp:extent cx="4420217" cy="47631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ent page resize.png"/>
                    <pic:cNvPicPr/>
                  </pic:nvPicPr>
                  <pic:blipFill>
                    <a:blip r:embed="rId74">
                      <a:extLst>
                        <a:ext uri="{28A0092B-C50C-407E-A947-70E740481C1C}">
                          <a14:useLocalDpi xmlns:a14="http://schemas.microsoft.com/office/drawing/2010/main" val="0"/>
                        </a:ext>
                      </a:extLst>
                    </a:blip>
                    <a:stretch>
                      <a:fillRect/>
                    </a:stretch>
                  </pic:blipFill>
                  <pic:spPr>
                    <a:xfrm>
                      <a:off x="0" y="0"/>
                      <a:ext cx="4420217" cy="4763165"/>
                    </a:xfrm>
                    <a:prstGeom prst="rect">
                      <a:avLst/>
                    </a:prstGeom>
                  </pic:spPr>
                </pic:pic>
              </a:graphicData>
            </a:graphic>
          </wp:inline>
        </w:drawing>
      </w:r>
    </w:p>
    <w:p w:rsidR="006F6CB9" w:rsidP="00A479D6" w:rsidRDefault="00A479D6" w14:paraId="321171E0" w14:textId="33BCEE0C">
      <w:pPr>
        <w:pStyle w:val="Picture"/>
      </w:pPr>
      <w:bookmarkStart w:name="_Ref23924410" w:id="14"/>
      <w:r>
        <w:t xml:space="preserve">Figure </w:t>
      </w:r>
      <w:r w:rsidR="00BC1593">
        <w:fldChar w:fldCharType="begin"/>
      </w:r>
      <w:r w:rsidR="00BC1593">
        <w:instrText xml:space="preserve"> SEQ Figure \* ARABIC </w:instrText>
      </w:r>
      <w:r w:rsidR="00BC1593">
        <w:fldChar w:fldCharType="separate"/>
      </w:r>
      <w:r w:rsidR="00883EF4">
        <w:rPr>
          <w:noProof/>
        </w:rPr>
        <w:t>15</w:t>
      </w:r>
      <w:r w:rsidR="00BC1593">
        <w:rPr>
          <w:noProof/>
        </w:rPr>
        <w:fldChar w:fldCharType="end"/>
      </w:r>
      <w:bookmarkEnd w:id="14"/>
      <w:r>
        <w:t xml:space="preserve"> - Blackboard Content Page - showing Content Items</w:t>
      </w:r>
    </w:p>
    <w:p w:rsidR="00421C91" w:rsidP="00421C91" w:rsidRDefault="00421C91" w14:paraId="768043B3" w14:textId="44BB27DD">
      <w:pPr>
        <w:pStyle w:val="Heading3"/>
      </w:pPr>
      <w:r>
        <w:t>Menu Item link</w:t>
      </w:r>
    </w:p>
    <w:p w:rsidR="00421C91" w:rsidP="00421C91" w:rsidRDefault="00B96C1E" w14:paraId="5AF5346E" w14:textId="0652C517">
      <w:r>
        <w:fldChar w:fldCharType="begin"/>
      </w:r>
      <w:r>
        <w:instrText xml:space="preserve"> REF _Ref23924670 \h </w:instrText>
      </w:r>
      <w:r>
        <w:fldChar w:fldCharType="separate"/>
      </w:r>
      <w:r w:rsidR="00883EF4">
        <w:t xml:space="preserve">Figure </w:t>
      </w:r>
      <w:r w:rsidR="00883EF4">
        <w:rPr>
          <w:noProof/>
        </w:rPr>
        <w:t>16</w:t>
      </w:r>
      <w:r>
        <w:fldChar w:fldCharType="end"/>
      </w:r>
      <w:r>
        <w:t xml:space="preserve"> below shows </w:t>
      </w:r>
      <w:r w:rsidR="005F7C1E">
        <w:t>part of this page as well. It’s focus is on the course menu to the left – the section with the black background.</w:t>
      </w:r>
    </w:p>
    <w:p w:rsidR="005F7C1E" w:rsidP="00421C91" w:rsidRDefault="005F7C1E" w14:paraId="4018B543" w14:textId="7B177B47">
      <w:r>
        <w:t>The Course Menu includes a number of links. The titles of these links is visible.</w:t>
      </w:r>
    </w:p>
    <w:p w:rsidRPr="00DC096B" w:rsidR="005F7C1E" w:rsidP="00421C91" w:rsidRDefault="005F7C1E" w14:paraId="4EE15FE2" w14:textId="7FEC3E7D">
      <w:pPr>
        <w:rPr>
          <w:b/>
        </w:rPr>
      </w:pPr>
      <w:r>
        <w:t xml:space="preserve">I’d like to link to the </w:t>
      </w:r>
      <w:r w:rsidR="00DC096B">
        <w:t xml:space="preserve">presentation about the Card and Content Interface Tweaks. The title of the course menu item link to this presentation is </w:t>
      </w:r>
      <w:r w:rsidR="00DC096B">
        <w:rPr>
          <w:b/>
        </w:rPr>
        <w:t>Enhancing modules with the Card and Content Interface Tweaks</w:t>
      </w:r>
    </w:p>
    <w:p w:rsidR="00B96C1E" w:rsidP="00B96C1E" w:rsidRDefault="000255B9" w14:paraId="407D6D71" w14:textId="4F16F936">
      <w:pPr>
        <w:pStyle w:val="Picture"/>
        <w:keepNext/>
      </w:pPr>
      <w:r>
        <w:rPr>
          <w:noProof/>
        </w:rPr>
        <w:lastRenderedPageBreak/>
        <w:drawing>
          <wp:inline distT="0" distB="0" distL="0" distR="0" wp14:anchorId="3F637598" wp14:editId="3B5EEDA7">
            <wp:extent cx="2819794" cy="47631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nu list resize.png"/>
                    <pic:cNvPicPr/>
                  </pic:nvPicPr>
                  <pic:blipFill>
                    <a:blip r:embed="rId75">
                      <a:extLst>
                        <a:ext uri="{28A0092B-C50C-407E-A947-70E740481C1C}">
                          <a14:useLocalDpi xmlns:a14="http://schemas.microsoft.com/office/drawing/2010/main" val="0"/>
                        </a:ext>
                      </a:extLst>
                    </a:blip>
                    <a:stretch>
                      <a:fillRect/>
                    </a:stretch>
                  </pic:blipFill>
                  <pic:spPr>
                    <a:xfrm>
                      <a:off x="0" y="0"/>
                      <a:ext cx="2819794" cy="4763165"/>
                    </a:xfrm>
                    <a:prstGeom prst="rect">
                      <a:avLst/>
                    </a:prstGeom>
                  </pic:spPr>
                </pic:pic>
              </a:graphicData>
            </a:graphic>
          </wp:inline>
        </w:drawing>
      </w:r>
    </w:p>
    <w:p w:rsidRPr="00421C91" w:rsidR="00B96C1E" w:rsidP="00B96C1E" w:rsidRDefault="00B96C1E" w14:paraId="610AD836" w14:textId="2679FC4A">
      <w:pPr>
        <w:pStyle w:val="Picture"/>
      </w:pPr>
      <w:bookmarkStart w:name="_Ref23924670" w:id="15"/>
      <w:r>
        <w:t xml:space="preserve">Figure </w:t>
      </w:r>
      <w:r w:rsidR="00BC1593">
        <w:fldChar w:fldCharType="begin"/>
      </w:r>
      <w:r w:rsidR="00BC1593">
        <w:instrText xml:space="preserve"> SEQ Figure \* ARABIC </w:instrText>
      </w:r>
      <w:r w:rsidR="00BC1593">
        <w:fldChar w:fldCharType="separate"/>
      </w:r>
      <w:r w:rsidR="00883EF4">
        <w:rPr>
          <w:noProof/>
        </w:rPr>
        <w:t>16</w:t>
      </w:r>
      <w:r w:rsidR="00BC1593">
        <w:rPr>
          <w:noProof/>
        </w:rPr>
        <w:fldChar w:fldCharType="end"/>
      </w:r>
      <w:bookmarkEnd w:id="15"/>
      <w:r>
        <w:t xml:space="preserve"> - Example Course Menu</w:t>
      </w:r>
    </w:p>
    <w:p w:rsidR="002242E8" w:rsidP="002242E8" w:rsidRDefault="001F10EF" w14:paraId="51B5ED75" w14:textId="122D27C4">
      <w:pPr>
        <w:pStyle w:val="Heading2"/>
      </w:pPr>
      <w:r>
        <w:t xml:space="preserve">2. </w:t>
      </w:r>
      <w:r w:rsidR="007101C8">
        <w:t xml:space="preserve">Word document: </w:t>
      </w:r>
      <w:r w:rsidR="002242E8">
        <w:t xml:space="preserve">Create a link using </w:t>
      </w:r>
      <w:r w:rsidR="007101C8">
        <w:t>the title</w:t>
      </w:r>
    </w:p>
    <w:p w:rsidR="00AE6FD9" w:rsidP="007101C8" w:rsidRDefault="0021591A" w14:paraId="0162FF12" w14:textId="6D289656">
      <w:r>
        <w:t>Now that you know the title of the Blackboard menu or content item, it’s time to create a link</w:t>
      </w:r>
      <w:r w:rsidR="00405716">
        <w:t xml:space="preserve"> to that item.</w:t>
      </w:r>
      <w:r w:rsidR="00660234">
        <w:t xml:space="preserve"> To do this you use the standard process in Word to </w:t>
      </w:r>
      <w:hyperlink w:history="1" r:id="rId76">
        <w:r w:rsidRPr="00660234" w:rsidR="00660234">
          <w:rPr>
            <w:rStyle w:val="Hyperlink"/>
          </w:rPr>
          <w:t>create or edit a hyperlink</w:t>
        </w:r>
      </w:hyperlink>
      <w:r w:rsidR="00AE6FD9">
        <w:t xml:space="preserve"> and use the title of the link (see the section above)</w:t>
      </w:r>
      <w:r w:rsidR="00D90894">
        <w:t xml:space="preserve"> as the actual link.</w:t>
      </w:r>
    </w:p>
    <w:p w:rsidR="00405716" w:rsidP="007101C8" w:rsidRDefault="00D90894" w14:paraId="3F426C45" w14:textId="005E9C9F">
      <w:r>
        <w:t xml:space="preserve">For example, </w:t>
      </w:r>
      <w:r w:rsidR="00405716">
        <w:t>I’m creating links to</w:t>
      </w:r>
    </w:p>
    <w:p w:rsidR="00405716" w:rsidP="00405716" w:rsidRDefault="00BC1593" w14:paraId="20A91D13" w14:textId="491C63EB">
      <w:pPr>
        <w:pStyle w:val="ListParagraph"/>
        <w:numPr>
          <w:ilvl w:val="0"/>
          <w:numId w:val="22"/>
        </w:numPr>
      </w:pPr>
      <w:hyperlink w:history="1" r:id="rId77">
        <w:r w:rsidRPr="00D90894" w:rsidR="00405716">
          <w:rPr>
            <w:rStyle w:val="Hyperlink"/>
          </w:rPr>
          <w:t>the quiz</w:t>
        </w:r>
      </w:hyperlink>
      <w:r w:rsidR="00405716">
        <w:t>; and,</w:t>
      </w:r>
      <w:r w:rsidR="00D90894">
        <w:br/>
      </w:r>
      <w:r w:rsidR="00D90894">
        <w:t xml:space="preserve">So the link </w:t>
      </w:r>
      <w:r w:rsidR="00DB385F">
        <w:t xml:space="preserve">uses </w:t>
      </w:r>
      <w:r w:rsidR="00DB385F">
        <w:rPr>
          <w:b/>
        </w:rPr>
        <w:t>Take a quiz</w:t>
      </w:r>
      <w:r w:rsidR="00DB385F">
        <w:t xml:space="preserve"> as the link.</w:t>
      </w:r>
    </w:p>
    <w:p w:rsidR="00405716" w:rsidP="00405716" w:rsidRDefault="00BC1593" w14:paraId="1D2DEBFD" w14:textId="6131FFD1">
      <w:pPr>
        <w:pStyle w:val="ListParagraph"/>
        <w:numPr>
          <w:ilvl w:val="0"/>
          <w:numId w:val="22"/>
        </w:numPr>
      </w:pPr>
      <w:hyperlink w:history="1" r:id="rId78">
        <w:r w:rsidRPr="00DB385F" w:rsidR="00405716">
          <w:rPr>
            <w:rStyle w:val="Hyperlink"/>
          </w:rPr>
          <w:t>the presentation</w:t>
        </w:r>
      </w:hyperlink>
      <w:r w:rsidR="00405716">
        <w:t>.</w:t>
      </w:r>
    </w:p>
    <w:p w:rsidR="00A06E23" w:rsidP="00A06E23" w:rsidRDefault="00A06E23" w14:paraId="3B60D91C" w14:textId="58C34721">
      <w:r>
        <w:fldChar w:fldCharType="begin"/>
      </w:r>
      <w:r>
        <w:instrText xml:space="preserve"> REF _Ref23925090 \h </w:instrText>
      </w:r>
      <w:r>
        <w:fldChar w:fldCharType="separate"/>
      </w:r>
      <w:r w:rsidR="00883EF4">
        <w:t xml:space="preserve">Figure </w:t>
      </w:r>
      <w:r w:rsidR="00883EF4">
        <w:rPr>
          <w:noProof/>
        </w:rPr>
        <w:t>17</w:t>
      </w:r>
      <w:r>
        <w:fldChar w:fldCharType="end"/>
      </w:r>
      <w:r>
        <w:t xml:space="preserve"> below </w:t>
      </w:r>
      <w:r w:rsidR="00C91A88">
        <w:t>shows what was done to insert the link to the presentation above.</w:t>
      </w:r>
    </w:p>
    <w:p w:rsidR="00A06E23" w:rsidP="00A06E23" w:rsidRDefault="00DB385F" w14:paraId="3D3E9B06" w14:textId="77777777">
      <w:pPr>
        <w:pStyle w:val="Picture"/>
      </w:pPr>
      <w:r>
        <w:rPr>
          <w:noProof/>
        </w:rPr>
        <w:lastRenderedPageBreak/>
        <w:drawing>
          <wp:inline distT="0" distB="0" distL="0" distR="0" wp14:anchorId="58B699AE" wp14:editId="57240DC7">
            <wp:extent cx="5731510" cy="21971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31510" cy="2197100"/>
                    </a:xfrm>
                    <a:prstGeom prst="rect">
                      <a:avLst/>
                    </a:prstGeom>
                  </pic:spPr>
                </pic:pic>
              </a:graphicData>
            </a:graphic>
          </wp:inline>
        </w:drawing>
      </w:r>
    </w:p>
    <w:p w:rsidR="000955F8" w:rsidP="00A06E23" w:rsidRDefault="00A06E23" w14:paraId="2867BD53" w14:textId="6C2E5059">
      <w:pPr>
        <w:pStyle w:val="Picture"/>
      </w:pPr>
      <w:bookmarkStart w:name="_Ref23925090" w:id="16"/>
      <w:r>
        <w:t xml:space="preserve">Figure </w:t>
      </w:r>
      <w:r w:rsidR="00BC1593">
        <w:fldChar w:fldCharType="begin"/>
      </w:r>
      <w:r w:rsidR="00BC1593">
        <w:instrText xml:space="preserve"> SEQ Figure \* ARABIC </w:instrText>
      </w:r>
      <w:r w:rsidR="00BC1593">
        <w:fldChar w:fldCharType="separate"/>
      </w:r>
      <w:r w:rsidR="00883EF4">
        <w:rPr>
          <w:noProof/>
        </w:rPr>
        <w:t>17</w:t>
      </w:r>
      <w:r w:rsidR="00BC1593">
        <w:rPr>
          <w:noProof/>
        </w:rPr>
        <w:fldChar w:fldCharType="end"/>
      </w:r>
      <w:bookmarkEnd w:id="16"/>
      <w:r>
        <w:t xml:space="preserve"> - Inserting a link to the presentation</w:t>
      </w:r>
    </w:p>
    <w:p w:rsidR="007101C8" w:rsidP="007101C8" w:rsidRDefault="001F10EF" w14:paraId="2D347D45" w14:textId="3D48BA47">
      <w:pPr>
        <w:pStyle w:val="Heading2"/>
      </w:pPr>
      <w:r>
        <w:t xml:space="preserve">3. </w:t>
      </w:r>
      <w:r w:rsidR="007101C8">
        <w:t>Word document: Apply the correct style to your link</w:t>
      </w:r>
    </w:p>
    <w:p w:rsidR="007101C8" w:rsidP="007101C8" w:rsidRDefault="00EB10A7" w14:paraId="63F2DD62" w14:textId="07BA1A1A">
      <w:r>
        <w:t>The last step is to apply a Word style to the link</w:t>
      </w:r>
      <w:r w:rsidR="00FD5796">
        <w:t>(s) that have just been created. It is these styles that enable the “title” link to be transformed into something you can click on.</w:t>
      </w:r>
    </w:p>
    <w:p w:rsidR="006B66CD" w:rsidP="007101C8" w:rsidRDefault="006B66CD" w14:paraId="098813EB" w14:textId="23889100">
      <w:r>
        <w:t xml:space="preserve">To do this you use </w:t>
      </w:r>
      <w:hyperlink w:history="1" r:id="rId80">
        <w:r w:rsidRPr="006B66CD">
          <w:rPr>
            <w:rStyle w:val="Hyperlink"/>
          </w:rPr>
          <w:t>the standard approach</w:t>
        </w:r>
      </w:hyperlink>
      <w:r>
        <w:t xml:space="preserve"> </w:t>
      </w:r>
      <w:r w:rsidR="00B61B93">
        <w:t xml:space="preserve">(select the text you wish to style and choose the style) </w:t>
      </w:r>
      <w:r>
        <w:t>to applying styles in Word</w:t>
      </w:r>
      <w:r w:rsidR="00403E44">
        <w:t xml:space="preserve"> and you apply one of two styles</w:t>
      </w:r>
      <w:r w:rsidR="00BC607F">
        <w:t>, matching the two types of elements discussed above. The two styles are</w:t>
      </w:r>
      <w:r w:rsidR="00403E44">
        <w:t>:</w:t>
      </w:r>
    </w:p>
    <w:p w:rsidR="00403E44" w:rsidP="00403E44" w:rsidRDefault="00403E44" w14:paraId="019C2AA6" w14:textId="1C2C1D2B">
      <w:pPr>
        <w:pStyle w:val="ListParagraph"/>
        <w:numPr>
          <w:ilvl w:val="0"/>
          <w:numId w:val="23"/>
        </w:numPr>
      </w:pPr>
      <w:r>
        <w:t>Blackboard Content Link; and,</w:t>
      </w:r>
    </w:p>
    <w:p w:rsidR="00403E44" w:rsidP="00403E44" w:rsidRDefault="00403E44" w14:paraId="6367AF25" w14:textId="50EC91C6">
      <w:pPr>
        <w:pStyle w:val="ListParagraph"/>
        <w:numPr>
          <w:ilvl w:val="0"/>
          <w:numId w:val="23"/>
        </w:numPr>
      </w:pPr>
      <w:r>
        <w:t>Blackboard Menu Link</w:t>
      </w:r>
    </w:p>
    <w:p w:rsidR="00BC607F" w:rsidP="00BC607F" w:rsidRDefault="00BC607F" w14:paraId="39B4BFD6" w14:textId="77777777">
      <w:r>
        <w:t>For example, I’m creating links to</w:t>
      </w:r>
    </w:p>
    <w:p w:rsidR="00BC607F" w:rsidP="00BC607F" w:rsidRDefault="00BC1593" w14:paraId="66304596" w14:textId="492F6259">
      <w:pPr>
        <w:pStyle w:val="ListParagraph"/>
        <w:numPr>
          <w:ilvl w:val="0"/>
          <w:numId w:val="22"/>
        </w:numPr>
      </w:pPr>
      <w:hyperlink w:history="1" r:id="rId81">
        <w:r w:rsidRPr="003E2A34" w:rsidR="00BC607F">
          <w:rPr>
            <w:rStyle w:val="BlackboardContentLink"/>
          </w:rPr>
          <w:t>the quiz</w:t>
        </w:r>
      </w:hyperlink>
      <w:r w:rsidR="00BC607F">
        <w:t>; and,</w:t>
      </w:r>
      <w:r w:rsidR="00BC607F">
        <w:br/>
      </w:r>
      <w:r w:rsidR="00B61B93">
        <w:t>Which is a Content Item so needs to have the Blackboard Content Link style applied.</w:t>
      </w:r>
    </w:p>
    <w:p w:rsidR="00BC607F" w:rsidP="00BC607F" w:rsidRDefault="00BC1593" w14:paraId="1EA13EE9" w14:textId="39DCD6C2">
      <w:pPr>
        <w:pStyle w:val="ListParagraph"/>
        <w:numPr>
          <w:ilvl w:val="0"/>
          <w:numId w:val="22"/>
        </w:numPr>
      </w:pPr>
      <w:hyperlink w:history="1" r:id="rId82">
        <w:r w:rsidRPr="006A15CC" w:rsidR="00BC607F">
          <w:rPr>
            <w:rStyle w:val="BlackboardMenuLink"/>
          </w:rPr>
          <w:t>the presentation</w:t>
        </w:r>
      </w:hyperlink>
      <w:r w:rsidR="00BC607F">
        <w:t>.</w:t>
      </w:r>
      <w:r w:rsidR="00B61B93">
        <w:br/>
      </w:r>
      <w:r w:rsidR="00B61B93">
        <w:t>Which is a Menu Item so needs to have the Blackboard Menu Link style applied.</w:t>
      </w:r>
    </w:p>
    <w:p w:rsidRPr="006A15CC" w:rsidR="006A15CC" w:rsidP="006A15CC" w:rsidRDefault="006A15CC" w14:paraId="1EF397B8" w14:textId="7F784BA0">
      <w:r>
        <w:fldChar w:fldCharType="begin"/>
      </w:r>
      <w:r>
        <w:instrText xml:space="preserve"> REF _Ref23926555 \h </w:instrText>
      </w:r>
      <w:r>
        <w:fldChar w:fldCharType="separate"/>
      </w:r>
      <w:r w:rsidR="00883EF4">
        <w:t xml:space="preserve">Figure </w:t>
      </w:r>
      <w:r w:rsidR="00883EF4">
        <w:rPr>
          <w:noProof/>
        </w:rPr>
        <w:t>18</w:t>
      </w:r>
      <w:r>
        <w:fldChar w:fldCharType="end"/>
      </w:r>
      <w:r>
        <w:t xml:space="preserve"> below illustrates the process of applying the </w:t>
      </w:r>
      <w:r>
        <w:rPr>
          <w:b/>
        </w:rPr>
        <w:t>Blackboard Menu Link</w:t>
      </w:r>
      <w:r>
        <w:t xml:space="preserve"> to the </w:t>
      </w:r>
      <w:r w:rsidR="00E55E72">
        <w:t>presentation link above.</w:t>
      </w:r>
    </w:p>
    <w:p w:rsidR="006A15CC" w:rsidP="006A15CC" w:rsidRDefault="006A15CC" w14:paraId="383F22C7" w14:textId="77777777">
      <w:pPr>
        <w:pStyle w:val="Picture"/>
      </w:pPr>
      <w:r>
        <w:rPr>
          <w:noProof/>
        </w:rPr>
        <w:lastRenderedPageBreak/>
        <w:drawing>
          <wp:inline distT="0" distB="0" distL="0" distR="0" wp14:anchorId="1A0AF28C" wp14:editId="1D889931">
            <wp:extent cx="5731510" cy="409765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_cropped.png"/>
                    <pic:cNvPicPr/>
                  </pic:nvPicPr>
                  <pic:blipFill>
                    <a:blip r:embed="rId83">
                      <a:extLst>
                        <a:ext uri="{28A0092B-C50C-407E-A947-70E740481C1C}">
                          <a14:useLocalDpi xmlns:a14="http://schemas.microsoft.com/office/drawing/2010/main" val="0"/>
                        </a:ext>
                      </a:extLst>
                    </a:blip>
                    <a:stretch>
                      <a:fillRect/>
                    </a:stretch>
                  </pic:blipFill>
                  <pic:spPr>
                    <a:xfrm>
                      <a:off x="0" y="0"/>
                      <a:ext cx="5731510" cy="4097655"/>
                    </a:xfrm>
                    <a:prstGeom prst="rect">
                      <a:avLst/>
                    </a:prstGeom>
                  </pic:spPr>
                </pic:pic>
              </a:graphicData>
            </a:graphic>
          </wp:inline>
        </w:drawing>
      </w:r>
    </w:p>
    <w:p w:rsidRPr="007101C8" w:rsidR="006A15CC" w:rsidP="006A15CC" w:rsidRDefault="006A15CC" w14:paraId="65821D10" w14:textId="3691FAA7">
      <w:pPr>
        <w:pStyle w:val="Picture"/>
      </w:pPr>
      <w:bookmarkStart w:name="_Ref23926555" w:id="17"/>
      <w:r>
        <w:t xml:space="preserve">Figure </w:t>
      </w:r>
      <w:r w:rsidR="00BC1593">
        <w:fldChar w:fldCharType="begin"/>
      </w:r>
      <w:r w:rsidR="00BC1593">
        <w:instrText xml:space="preserve"> SEQ Figure \* ARABIC </w:instrText>
      </w:r>
      <w:r w:rsidR="00BC1593">
        <w:fldChar w:fldCharType="separate"/>
      </w:r>
      <w:r w:rsidR="00883EF4">
        <w:rPr>
          <w:noProof/>
        </w:rPr>
        <w:t>18</w:t>
      </w:r>
      <w:r w:rsidR="00BC1593">
        <w:rPr>
          <w:noProof/>
        </w:rPr>
        <w:fldChar w:fldCharType="end"/>
      </w:r>
      <w:bookmarkEnd w:id="17"/>
      <w:r>
        <w:t xml:space="preserve"> - Applying a style to a Blackboard Menu Item link</w:t>
      </w:r>
    </w:p>
    <w:p w:rsidR="00476F2A" w:rsidP="00D41022" w:rsidRDefault="00D41022" w14:paraId="70FB48DA" w14:textId="79A9CCA9">
      <w:pPr>
        <w:pStyle w:val="Heading1"/>
      </w:pPr>
      <w:r>
        <w:t xml:space="preserve">How do you link to a specific </w:t>
      </w:r>
      <w:r w:rsidR="00CB1CC6">
        <w:t>top-level section?</w:t>
      </w:r>
    </w:p>
    <w:p w:rsidR="00397D2A" w:rsidP="00CB1CC6" w:rsidRDefault="001D6188" w14:paraId="6CA1E599" w14:textId="066E2675">
      <w:r>
        <w:t xml:space="preserve">This document contains </w:t>
      </w:r>
      <w:r w:rsidR="00867855">
        <w:t>seven</w:t>
      </w:r>
      <w:r>
        <w:t xml:space="preserve"> top level sections. Start</w:t>
      </w:r>
      <w:r w:rsidR="00AB575C">
        <w:t>ing</w:t>
      </w:r>
      <w:r>
        <w:t xml:space="preserve"> with </w:t>
      </w:r>
      <w:hyperlink w:history="1" w:anchor="1" r:id="rId84">
        <w:r w:rsidRPr="0068254F">
          <w:rPr>
            <w:rStyle w:val="Hyperlink"/>
          </w:rPr>
          <w:t>What?</w:t>
        </w:r>
      </w:hyperlink>
      <w:r w:rsidR="00867855">
        <w:t xml:space="preserve"> Then </w:t>
      </w:r>
      <w:hyperlink w:history="1" w:anchor="2" r:id="rId85">
        <w:r w:rsidRPr="0068254F" w:rsidR="00867855">
          <w:rPr>
            <w:rStyle w:val="Hyperlink"/>
          </w:rPr>
          <w:t>Why?</w:t>
        </w:r>
      </w:hyperlink>
      <w:r w:rsidR="00867855">
        <w:t xml:space="preserve">, including </w:t>
      </w:r>
      <w:hyperlink w:history="1" w:anchor="4" r:id="rId86">
        <w:r w:rsidRPr="0068254F" w:rsidR="00867855">
          <w:rPr>
            <w:rStyle w:val="Hyperlink"/>
          </w:rPr>
          <w:t>How does it work?</w:t>
        </w:r>
      </w:hyperlink>
      <w:r w:rsidR="00867855">
        <w:t xml:space="preserve"> </w:t>
      </w:r>
      <w:r w:rsidR="0068254F">
        <w:t>a</w:t>
      </w:r>
      <w:r w:rsidR="00867855">
        <w:t xml:space="preserve">nd </w:t>
      </w:r>
      <w:hyperlink w:history="1" w:anchor="5" r:id="rId87">
        <w:r w:rsidRPr="0068254F" w:rsidR="00867855">
          <w:rPr>
            <w:rStyle w:val="Hyperlink"/>
          </w:rPr>
          <w:t>How do you include Blackboard Items</w:t>
        </w:r>
        <w:r w:rsidRPr="0068254F" w:rsidR="0068254F">
          <w:rPr>
            <w:rStyle w:val="Hyperlink"/>
          </w:rPr>
          <w:t>?</w:t>
        </w:r>
      </w:hyperlink>
      <w:r w:rsidR="0068254F">
        <w:t xml:space="preserve"> before finishing with </w:t>
      </w:r>
      <w:hyperlink w:history="1" w:anchor="7" r:id="rId88">
        <w:r w:rsidRPr="0068254F" w:rsidR="0068254F">
          <w:rPr>
            <w:rStyle w:val="Hyperlink"/>
          </w:rPr>
          <w:t>this section</w:t>
        </w:r>
      </w:hyperlink>
      <w:r w:rsidR="0068254F">
        <w:t>.</w:t>
      </w:r>
      <w:r w:rsidR="00174611">
        <w:t xml:space="preserve"> </w:t>
      </w:r>
    </w:p>
    <w:p w:rsidRPr="00471B07" w:rsidR="00397D2A" w:rsidP="00471B07" w:rsidRDefault="00397D2A" w14:paraId="73D10D99" w14:textId="6349353F">
      <w:pPr>
        <w:pStyle w:val="Note"/>
        <w:rPr>
          <w:b/>
        </w:rPr>
      </w:pPr>
      <w:r w:rsidRPr="00471B07">
        <w:rPr>
          <w:b/>
        </w:rPr>
        <w:t>It should work but it currently doesn’t</w:t>
      </w:r>
    </w:p>
    <w:p w:rsidR="00174611" w:rsidP="00471B07" w:rsidRDefault="00174611" w14:paraId="60BE8947" w14:textId="19F91826">
      <w:pPr>
        <w:pStyle w:val="Note"/>
      </w:pPr>
      <w:r>
        <w:t xml:space="preserve">If you click on any of the links in that previous </w:t>
      </w:r>
      <w:r w:rsidR="00BB7973">
        <w:t>sentence</w:t>
      </w:r>
      <w:r>
        <w:t>,</w:t>
      </w:r>
      <w:r w:rsidR="00BB7973">
        <w:t xml:space="preserve"> those sections </w:t>
      </w:r>
      <w:r w:rsidR="00397D2A">
        <w:t>SHOULD</w:t>
      </w:r>
      <w:r w:rsidR="00BB7973">
        <w:t xml:space="preserve"> open.</w:t>
      </w:r>
      <w:r w:rsidR="00471B07">
        <w:t xml:space="preserve"> However, there is currently a bug that needs to be explored.</w:t>
      </w:r>
    </w:p>
    <w:p w:rsidRPr="00471B07" w:rsidR="00471B07" w:rsidP="00471B07" w:rsidRDefault="00471B07" w14:paraId="0420326A" w14:textId="409D0D7D">
      <w:pPr>
        <w:pStyle w:val="Note"/>
      </w:pPr>
      <w:r>
        <w:t xml:space="preserve">This method does work when coming from elsewhere. It doesn’t work when trying to link within the same document. </w:t>
      </w:r>
      <w:r w:rsidRPr="00471B07">
        <w:rPr>
          <w:b/>
        </w:rPr>
        <w:t>To be fixed.</w:t>
      </w:r>
    </w:p>
    <w:p w:rsidR="0058079C" w:rsidP="00BB7973" w:rsidRDefault="00BB7973" w14:paraId="6BB41A8D" w14:textId="18BCA32A">
      <w:pPr>
        <w:pStyle w:val="Heading3"/>
      </w:pPr>
      <w:r>
        <w:t>Why?</w:t>
      </w:r>
    </w:p>
    <w:p w:rsidR="00BB7973" w:rsidP="00BB7973" w:rsidRDefault="002350E1" w14:paraId="17CC410D" w14:textId="2EB23A37">
      <w:r>
        <w:t xml:space="preserve">This allows you to direct the reader’s directly to a particular top-level section. </w:t>
      </w:r>
      <w:r w:rsidR="00C21D93">
        <w:t xml:space="preserve">Either from a link within the module (like those above) or in an email or discussion forum post. </w:t>
      </w:r>
      <w:r w:rsidR="002A5DCF">
        <w:t>e.g. a response to a student question that is answered within the section.</w:t>
      </w:r>
    </w:p>
    <w:p w:rsidR="002A5DCF" w:rsidP="002A5DCF" w:rsidRDefault="002A5DCF" w14:paraId="06701871" w14:textId="4D696544">
      <w:pPr>
        <w:pStyle w:val="Heading3"/>
      </w:pPr>
      <w:r>
        <w:t>How?</w:t>
      </w:r>
    </w:p>
    <w:p w:rsidR="002A5DCF" w:rsidP="002A5DCF" w:rsidRDefault="006E5A00" w14:paraId="5F5EB80E" w14:textId="23784823">
      <w:r>
        <w:t xml:space="preserve">You do this by adding </w:t>
      </w:r>
      <w:r>
        <w:rPr>
          <w:b/>
        </w:rPr>
        <w:t>#num</w:t>
      </w:r>
      <w:r>
        <w:t xml:space="preserve"> to the end of the </w:t>
      </w:r>
      <w:r w:rsidR="00873909">
        <w:t xml:space="preserve">Web location (URL) for the module. Where </w:t>
      </w:r>
      <w:r w:rsidR="00873909">
        <w:rPr>
          <w:b/>
        </w:rPr>
        <w:t>num</w:t>
      </w:r>
      <w:r w:rsidR="00873909">
        <w:t xml:space="preserve"> </w:t>
      </w:r>
      <w:r w:rsidR="00840AA5">
        <w:t xml:space="preserve">is a number representing the sequence of the top level section. i.e. the very first section would be </w:t>
      </w:r>
      <w:r w:rsidR="00840AA5">
        <w:rPr>
          <w:b/>
        </w:rPr>
        <w:t>#1</w:t>
      </w:r>
      <w:r w:rsidR="00840AA5">
        <w:t xml:space="preserve">. The third section would be </w:t>
      </w:r>
      <w:r w:rsidR="00840AA5">
        <w:rPr>
          <w:b/>
        </w:rPr>
        <w:t>#3</w:t>
      </w:r>
      <w:r w:rsidR="00840AA5">
        <w:t xml:space="preserve"> etc.</w:t>
      </w:r>
    </w:p>
    <w:p w:rsidR="00840AA5" w:rsidP="002A5DCF" w:rsidRDefault="0053122B" w14:paraId="5874267A" w14:textId="049DC55F">
      <w:r>
        <w:t>For example the URL for this page is</w:t>
      </w:r>
    </w:p>
    <w:p w:rsidR="0053122B" w:rsidP="002A5DCF" w:rsidRDefault="00BC1593" w14:paraId="33A98E2D" w14:textId="4AC608A2">
      <w:hyperlink w:history="1" r:id="rId89">
        <w:r w:rsidRPr="00B61769" w:rsidR="0053122B">
          <w:rPr>
            <w:rStyle w:val="Hyperlink"/>
          </w:rPr>
          <w:t>https://bblearn.griffith.edu.au/webapps/blackboard/content/listContentEditable.jsp?content_id=_4411002_1&amp;course_id=_73051_1&amp;content_id=_4411036_1</w:t>
        </w:r>
      </w:hyperlink>
    </w:p>
    <w:p w:rsidR="0053122B" w:rsidP="002A5DCF" w:rsidRDefault="0053122B" w14:paraId="32FC1BA1" w14:textId="16FEA9E8">
      <w:r>
        <w:lastRenderedPageBreak/>
        <w:t xml:space="preserve">to link to the </w:t>
      </w:r>
      <w:r w:rsidRPr="0053122B">
        <w:rPr>
          <w:b/>
        </w:rPr>
        <w:t>Why?</w:t>
      </w:r>
      <w:r>
        <w:t xml:space="preserve"> section (the 2</w:t>
      </w:r>
      <w:r w:rsidRPr="0053122B">
        <w:rPr>
          <w:vertAlign w:val="superscript"/>
        </w:rPr>
        <w:t>nd</w:t>
      </w:r>
      <w:r>
        <w:t xml:space="preserve"> section)</w:t>
      </w:r>
      <w:r w:rsidR="00D24FB9">
        <w:t xml:space="preserve"> you add </w:t>
      </w:r>
      <w:r w:rsidR="00D24FB9">
        <w:rPr>
          <w:b/>
        </w:rPr>
        <w:t>#2</w:t>
      </w:r>
      <w:r w:rsidR="00D24FB9">
        <w:t xml:space="preserve"> to the end of the URL</w:t>
      </w:r>
    </w:p>
    <w:p w:rsidR="00D24FB9" w:rsidP="00D24FB9" w:rsidRDefault="00BC1593" w14:paraId="24F06385" w14:textId="2A46048F">
      <w:hyperlink w:history="1" w:anchor="2" r:id="rId90">
        <w:r w:rsidRPr="00B61769" w:rsidR="00D24FB9">
          <w:rPr>
            <w:rStyle w:val="Hyperlink"/>
          </w:rPr>
          <w:t>https://bblearn.griffith.edu.au/webapps/blackboard/content/listContentEditable.jsp?content_id=_4411002_1&amp;course_id=_73051_1&amp;content_id=_4411036_1</w:t>
        </w:r>
        <w:r w:rsidRPr="00D24FB9" w:rsidR="00D24FB9">
          <w:rPr>
            <w:rStyle w:val="Hyperlink"/>
          </w:rPr>
          <w:t>#2</w:t>
        </w:r>
      </w:hyperlink>
    </w:p>
    <w:p w:rsidR="00D24FB9" w:rsidP="00D24FB9" w:rsidRDefault="00FE3FFB" w14:paraId="27D3892C" w14:textId="3F3F31B2">
      <w:r>
        <w:t>You can now use this link in a document, message or how you would like.</w:t>
      </w:r>
    </w:p>
    <w:p w:rsidR="00356B3F" w:rsidP="00356B3F" w:rsidRDefault="00EE58A1" w14:paraId="33682153" w14:textId="52B21B2D">
      <w:pPr>
        <w:pStyle w:val="Heading1"/>
      </w:pPr>
      <w:r>
        <w:t>How do you c</w:t>
      </w:r>
      <w:r w:rsidR="00356B3F">
        <w:t>hange which accordions are open</w:t>
      </w:r>
      <w:r>
        <w:t>?</w:t>
      </w:r>
    </w:p>
    <w:p w:rsidR="00356B3F" w:rsidP="00356B3F" w:rsidRDefault="00356B3F" w14:paraId="3CD33D07" w14:textId="2701FA16">
      <w:r>
        <w:t xml:space="preserve">By default, the content you have provided will be displayed in an accordion interface with the first </w:t>
      </w:r>
      <w:r w:rsidR="004F2BE7">
        <w:t xml:space="preserve">level 1 accordion </w:t>
      </w:r>
      <w:r>
        <w:t xml:space="preserve">open and ready to be read. All the other </w:t>
      </w:r>
      <w:r w:rsidR="004F2BE7">
        <w:t xml:space="preserve">level 1 </w:t>
      </w:r>
      <w:r>
        <w:t xml:space="preserve">accordion sections will be closed. </w:t>
      </w:r>
      <w:r>
        <w:fldChar w:fldCharType="begin"/>
      </w:r>
      <w:r>
        <w:instrText xml:space="preserve"> REF _Ref10546574 \h </w:instrText>
      </w:r>
      <w:r>
        <w:fldChar w:fldCharType="separate"/>
      </w:r>
      <w:r w:rsidR="00883EF4">
        <w:t xml:space="preserve">Figure </w:t>
      </w:r>
      <w:r w:rsidR="00883EF4">
        <w:rPr>
          <w:noProof/>
        </w:rPr>
        <w:t>19</w:t>
      </w:r>
      <w:r>
        <w:fldChar w:fldCharType="end"/>
      </w:r>
      <w:r>
        <w:t xml:space="preserve"> is an example.</w:t>
      </w:r>
    </w:p>
    <w:p w:rsidR="004F2BE7" w:rsidP="004F2BE7" w:rsidRDefault="004F2BE7" w14:paraId="1BF3C71C" w14:textId="29A449C7">
      <w:pPr>
        <w:pStyle w:val="Note"/>
        <w:rPr>
          <w:b/>
        </w:rPr>
      </w:pPr>
      <w:r>
        <w:rPr>
          <w:b/>
        </w:rPr>
        <w:t>There are two levels of accordions</w:t>
      </w:r>
    </w:p>
    <w:p w:rsidR="004F2BE7" w:rsidP="004F2BE7" w:rsidRDefault="00EB6AF4" w14:paraId="1EAF12CA" w14:textId="2526661D">
      <w:pPr>
        <w:pStyle w:val="Note"/>
      </w:pPr>
      <w:r>
        <w:t>The Content Interface supports two levels of nested accordions.</w:t>
      </w:r>
    </w:p>
    <w:p w:rsidR="00EB6AF4" w:rsidP="004F2BE7" w:rsidRDefault="00454C6E" w14:paraId="4D282D7E" w14:textId="3E4CD862">
      <w:pPr>
        <w:pStyle w:val="Note"/>
      </w:pPr>
      <w:r>
        <w:t xml:space="preserve">All the accordions you can see in </w:t>
      </w:r>
      <w:r>
        <w:fldChar w:fldCharType="begin"/>
      </w:r>
      <w:r>
        <w:instrText xml:space="preserve"> REF _Ref10546574 \h </w:instrText>
      </w:r>
      <w:r>
        <w:fldChar w:fldCharType="separate"/>
      </w:r>
      <w:r w:rsidR="00883EF4">
        <w:t xml:space="preserve">Figure </w:t>
      </w:r>
      <w:r w:rsidR="00883EF4">
        <w:rPr>
          <w:noProof/>
        </w:rPr>
        <w:t>19</w:t>
      </w:r>
      <w:r>
        <w:fldChar w:fldCharType="end"/>
      </w:r>
      <w:r>
        <w:t xml:space="preserve"> are level 1 accordions. These are specified using a </w:t>
      </w:r>
      <w:r>
        <w:rPr>
          <w:i/>
        </w:rPr>
        <w:t>Heading 1</w:t>
      </w:r>
      <w:r>
        <w:t xml:space="preserve"> style in the Word document.</w:t>
      </w:r>
    </w:p>
    <w:p w:rsidRPr="00141697" w:rsidR="00454C6E" w:rsidP="004F2BE7" w:rsidRDefault="00454C6E" w14:paraId="05AE1DFB" w14:textId="47C0134B">
      <w:pPr>
        <w:pStyle w:val="Note"/>
      </w:pPr>
      <w:r>
        <w:t>Level 1 accordions can include further accordion sections.</w:t>
      </w:r>
      <w:r w:rsidR="00141697">
        <w:t xml:space="preserve"> Each of these further accordion sections are Level 2 accordions. Specified in Word using a </w:t>
      </w:r>
      <w:r w:rsidR="00141697">
        <w:rPr>
          <w:i/>
        </w:rPr>
        <w:t>Heading 2</w:t>
      </w:r>
      <w:r w:rsidR="00141697">
        <w:t xml:space="preserve"> style.</w:t>
      </w:r>
    </w:p>
    <w:p w:rsidR="00B623AA" w:rsidP="00B623AA" w:rsidRDefault="00B623AA" w14:paraId="000F5521" w14:textId="0D47ED3F">
      <w:pPr>
        <w:pStyle w:val="Heading3"/>
      </w:pPr>
      <w:r>
        <w:t>Options for changing which accordions open</w:t>
      </w:r>
    </w:p>
    <w:p w:rsidR="00356B3F" w:rsidP="00356B3F" w:rsidRDefault="00B623AA" w14:paraId="0ED90126" w14:textId="467451B5">
      <w:r>
        <w:t>Apart from the default option (the first level 1 accordion is open) t</w:t>
      </w:r>
      <w:r w:rsidR="00356B3F">
        <w:t>here are</w:t>
      </w:r>
      <w:r>
        <w:t xml:space="preserve"> three </w:t>
      </w:r>
      <w:r w:rsidR="00356B3F">
        <w:t>other options how the content is displayed</w:t>
      </w:r>
      <w:r w:rsidR="0019625C">
        <w:t>, including</w:t>
      </w:r>
    </w:p>
    <w:p w:rsidR="00356B3F" w:rsidP="00356B3F" w:rsidRDefault="00184662" w14:paraId="4A786398" w14:textId="6C6A81A1">
      <w:pPr>
        <w:pStyle w:val="ListParagraph"/>
        <w:numPr>
          <w:ilvl w:val="0"/>
          <w:numId w:val="18"/>
        </w:numPr>
      </w:pPr>
      <w:r>
        <w:t>Expand</w:t>
      </w:r>
      <w:r w:rsidR="0019625C">
        <w:t xml:space="preserve"> </w:t>
      </w:r>
      <w:r w:rsidR="00356B3F">
        <w:t>all the</w:t>
      </w:r>
      <w:r w:rsidR="0019625C">
        <w:t xml:space="preserve"> level 1 </w:t>
      </w:r>
      <w:r w:rsidR="00356B3F">
        <w:t>accordions.</w:t>
      </w:r>
    </w:p>
    <w:p w:rsidR="002F2ECC" w:rsidP="00356B3F" w:rsidRDefault="00184662" w14:paraId="57B0D994" w14:textId="79601C89">
      <w:pPr>
        <w:pStyle w:val="ListParagraph"/>
        <w:numPr>
          <w:ilvl w:val="0"/>
          <w:numId w:val="18"/>
        </w:numPr>
      </w:pPr>
      <w:r>
        <w:t>Collapse</w:t>
      </w:r>
      <w:r w:rsidR="0019625C">
        <w:t xml:space="preserve"> all the level 1 accordions</w:t>
      </w:r>
      <w:r w:rsidR="002F2ECC">
        <w:t>.</w:t>
      </w:r>
    </w:p>
    <w:p w:rsidR="00F06167" w:rsidP="00F06167" w:rsidRDefault="0019625C" w14:paraId="55DDD421" w14:textId="79B447AE">
      <w:pPr>
        <w:pStyle w:val="ListParagraph"/>
        <w:numPr>
          <w:ilvl w:val="0"/>
          <w:numId w:val="18"/>
        </w:numPr>
      </w:pPr>
      <w:r>
        <w:t xml:space="preserve">Specify which </w:t>
      </w:r>
      <w:r w:rsidR="00DD2252">
        <w:t>level 1 accordion to open.</w:t>
      </w:r>
      <w:r w:rsidR="00F06167">
        <w:t xml:space="preserve"> </w:t>
      </w:r>
    </w:p>
    <w:p w:rsidR="00356B3F" w:rsidP="00356B3F" w:rsidRDefault="00356B3F" w14:paraId="079191FE" w14:textId="77777777">
      <w:r>
        <w:t>The following sub-sections explain how to use these options.</w:t>
      </w:r>
    </w:p>
    <w:p w:rsidR="00356B3F" w:rsidP="00356B3F" w:rsidRDefault="00356B3F" w14:paraId="769A7398" w14:textId="77777777">
      <w:pPr>
        <w:pStyle w:val="Picture"/>
      </w:pPr>
      <w:r>
        <w:rPr>
          <w:noProof/>
        </w:rPr>
        <w:drawing>
          <wp:inline distT="0" distB="0" distL="0" distR="0" wp14:anchorId="64D7C97D" wp14:editId="4559BC7E">
            <wp:extent cx="5731510" cy="33496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731510" cy="3349625"/>
                    </a:xfrm>
                    <a:prstGeom prst="rect">
                      <a:avLst/>
                    </a:prstGeom>
                  </pic:spPr>
                </pic:pic>
              </a:graphicData>
            </a:graphic>
          </wp:inline>
        </w:drawing>
      </w:r>
    </w:p>
    <w:p w:rsidR="00356B3F" w:rsidP="00356B3F" w:rsidRDefault="00356B3F" w14:paraId="1E518283" w14:textId="6D486F74">
      <w:pPr>
        <w:pStyle w:val="Picture"/>
      </w:pPr>
      <w:bookmarkStart w:name="_Ref10546574" w:id="18"/>
      <w:r>
        <w:t xml:space="preserve">Figure </w:t>
      </w:r>
      <w:r>
        <w:fldChar w:fldCharType="begin"/>
      </w:r>
      <w:r>
        <w:instrText> SEQ Figure \* ARABIC </w:instrText>
      </w:r>
      <w:r>
        <w:fldChar w:fldCharType="separate"/>
      </w:r>
      <w:r w:rsidR="00883EF4">
        <w:rPr>
          <w:noProof/>
        </w:rPr>
        <w:t>19</w:t>
      </w:r>
      <w:r>
        <w:fldChar w:fldCharType="end"/>
      </w:r>
      <w:bookmarkEnd w:id="18"/>
      <w:r>
        <w:t xml:space="preserve"> - Example default open</w:t>
      </w:r>
    </w:p>
    <w:p w:rsidR="00DD2252" w:rsidP="00DD2252" w:rsidRDefault="00184662" w14:paraId="7595D2C3" w14:textId="203640F3">
      <w:pPr>
        <w:pStyle w:val="Heading2"/>
      </w:pPr>
      <w:r>
        <w:t>Expand all the level 1 accordions</w:t>
      </w:r>
    </w:p>
    <w:p w:rsidR="00DD2252" w:rsidP="000458FF" w:rsidRDefault="000458FF" w14:paraId="14009661" w14:textId="6250B41C">
      <w:r>
        <w:t>To</w:t>
      </w:r>
      <w:r w:rsidR="00D42EEB">
        <w:t xml:space="preserve"> have the Content Interface display with all Level 1 accordions open you add the parameter </w:t>
      </w:r>
      <w:r w:rsidR="00D42EEB">
        <w:rPr>
          <w:b/>
        </w:rPr>
        <w:lastRenderedPageBreak/>
        <w:t>expandAll</w:t>
      </w:r>
      <w:r w:rsidR="00D42EEB">
        <w:t xml:space="preserve"> to the title of the Content Interface item</w:t>
      </w:r>
      <w:r w:rsidR="00E865A4">
        <w:t xml:space="preserve"> as shown in </w:t>
      </w:r>
      <w:r w:rsidR="00617DBC">
        <w:fldChar w:fldCharType="begin"/>
      </w:r>
      <w:r w:rsidR="00617DBC">
        <w:instrText xml:space="preserve"> REF _Ref24631224 \h </w:instrText>
      </w:r>
      <w:r w:rsidR="00617DBC">
        <w:fldChar w:fldCharType="separate"/>
      </w:r>
      <w:r w:rsidR="00883EF4">
        <w:t xml:space="preserve">Figure </w:t>
      </w:r>
      <w:r w:rsidR="00883EF4">
        <w:rPr>
          <w:noProof/>
        </w:rPr>
        <w:t>20</w:t>
      </w:r>
      <w:r w:rsidR="00617DBC">
        <w:fldChar w:fldCharType="end"/>
      </w:r>
      <w:r w:rsidR="00617DBC">
        <w:t xml:space="preserve"> below.</w:t>
      </w:r>
      <w:r w:rsidR="003A03F3">
        <w:t xml:space="preserve"> </w:t>
      </w:r>
      <w:r w:rsidR="003A03F3">
        <w:fldChar w:fldCharType="begin"/>
      </w:r>
      <w:r w:rsidR="003A03F3">
        <w:instrText xml:space="preserve"> REF _Ref24631354 \h </w:instrText>
      </w:r>
      <w:r w:rsidR="003A03F3">
        <w:fldChar w:fldCharType="separate"/>
      </w:r>
      <w:r w:rsidR="00883EF4">
        <w:t xml:space="preserve">Figure </w:t>
      </w:r>
      <w:r w:rsidR="00883EF4">
        <w:rPr>
          <w:noProof/>
        </w:rPr>
        <w:t>21</w:t>
      </w:r>
      <w:r w:rsidR="003A03F3">
        <w:fldChar w:fldCharType="end"/>
      </w:r>
      <w:r w:rsidR="00184662">
        <w:t xml:space="preserve"> shows a Content Interface with all Level 1 accordions open.</w:t>
      </w:r>
    </w:p>
    <w:p w:rsidR="00E865A4" w:rsidP="00E865A4" w:rsidRDefault="00E865A4" w14:paraId="40CFA601" w14:textId="77777777">
      <w:pPr>
        <w:keepNext/>
      </w:pPr>
      <w:r>
        <w:rPr>
          <w:noProof/>
        </w:rPr>
        <w:drawing>
          <wp:inline distT="0" distB="0" distL="0" distR="0" wp14:anchorId="56C03EC6" wp14:editId="6DB2EC4A">
            <wp:extent cx="5731510" cy="50165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31510" cy="5016500"/>
                    </a:xfrm>
                    <a:prstGeom prst="rect">
                      <a:avLst/>
                    </a:prstGeom>
                  </pic:spPr>
                </pic:pic>
              </a:graphicData>
            </a:graphic>
          </wp:inline>
        </w:drawing>
      </w:r>
    </w:p>
    <w:p w:rsidR="00D42EEB" w:rsidP="00E865A4" w:rsidRDefault="00E865A4" w14:paraId="2166ACAD" w14:textId="40777A82">
      <w:pPr>
        <w:pStyle w:val="Caption"/>
      </w:pPr>
      <w:bookmarkStart w:name="_Ref24631224" w:id="19"/>
      <w:r>
        <w:t xml:space="preserve">Figure </w:t>
      </w:r>
      <w:r w:rsidR="00BC1593">
        <w:fldChar w:fldCharType="begin"/>
      </w:r>
      <w:r w:rsidR="00BC1593">
        <w:instrText xml:space="preserve"> SEQ Figure \* AR</w:instrText>
      </w:r>
      <w:r w:rsidR="00BC1593">
        <w:instrText xml:space="preserve">ABIC </w:instrText>
      </w:r>
      <w:r w:rsidR="00BC1593">
        <w:fldChar w:fldCharType="separate"/>
      </w:r>
      <w:r w:rsidR="00883EF4">
        <w:rPr>
          <w:noProof/>
        </w:rPr>
        <w:t>20</w:t>
      </w:r>
      <w:r w:rsidR="00BC1593">
        <w:rPr>
          <w:noProof/>
        </w:rPr>
        <w:fldChar w:fldCharType="end"/>
      </w:r>
      <w:bookmarkEnd w:id="19"/>
      <w:r>
        <w:t xml:space="preserve"> - Adding the expandAll parameter to the Content Interface item title</w:t>
      </w:r>
    </w:p>
    <w:p w:rsidR="00617DBC" w:rsidP="00617DBC" w:rsidRDefault="00617DBC" w14:paraId="449B501C" w14:textId="468F354E"/>
    <w:p w:rsidR="003A03F3" w:rsidP="003A03F3" w:rsidRDefault="00FF73C3" w14:paraId="64390452" w14:textId="77777777">
      <w:pPr>
        <w:keepNext/>
      </w:pPr>
      <w:r>
        <w:rPr>
          <w:noProof/>
        </w:rPr>
        <w:lastRenderedPageBreak/>
        <w:drawing>
          <wp:inline distT="0" distB="0" distL="0" distR="0" wp14:anchorId="4E23EF06" wp14:editId="298A914C">
            <wp:extent cx="5731510" cy="7557770"/>
            <wp:effectExtent l="0" t="0" r="254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731510" cy="7557770"/>
                    </a:xfrm>
                    <a:prstGeom prst="rect">
                      <a:avLst/>
                    </a:prstGeom>
                  </pic:spPr>
                </pic:pic>
              </a:graphicData>
            </a:graphic>
          </wp:inline>
        </w:drawing>
      </w:r>
    </w:p>
    <w:p w:rsidRPr="00617DBC" w:rsidR="00FF73C3" w:rsidP="003A03F3" w:rsidRDefault="003A03F3" w14:paraId="7EFCDA28" w14:textId="687D8270">
      <w:pPr>
        <w:pStyle w:val="Caption"/>
      </w:pPr>
      <w:bookmarkStart w:name="_Ref24631354" w:id="20"/>
      <w:r>
        <w:t xml:space="preserve">Figure </w:t>
      </w:r>
      <w:r w:rsidR="00BC1593">
        <w:fldChar w:fldCharType="begin"/>
      </w:r>
      <w:r w:rsidR="00BC1593">
        <w:instrText xml:space="preserve"> SEQ Figure \* ARABIC </w:instrText>
      </w:r>
      <w:r w:rsidR="00BC1593">
        <w:fldChar w:fldCharType="separate"/>
      </w:r>
      <w:r w:rsidR="00883EF4">
        <w:rPr>
          <w:noProof/>
        </w:rPr>
        <w:t>21</w:t>
      </w:r>
      <w:r w:rsidR="00BC1593">
        <w:rPr>
          <w:noProof/>
        </w:rPr>
        <w:fldChar w:fldCharType="end"/>
      </w:r>
      <w:bookmarkEnd w:id="20"/>
      <w:r>
        <w:t xml:space="preserve"> - Content Interface with all Level 1 headings open</w:t>
      </w:r>
    </w:p>
    <w:p w:rsidR="00184662" w:rsidP="00184662" w:rsidRDefault="00184662" w14:paraId="5704705B" w14:textId="0AC4B566">
      <w:pPr>
        <w:pStyle w:val="Heading2"/>
      </w:pPr>
      <w:r>
        <w:t>Collapse all the level 1 accordions</w:t>
      </w:r>
    </w:p>
    <w:p w:rsidR="00184662" w:rsidP="00184662" w:rsidRDefault="00184662" w14:paraId="2B9A3C34" w14:textId="6F6B7C02">
      <w:r>
        <w:t xml:space="preserve">To have the Content Interface display with all Level 1 accordions closed you add the parameter </w:t>
      </w:r>
      <w:r>
        <w:rPr>
          <w:b/>
        </w:rPr>
        <w:t>collapseAll</w:t>
      </w:r>
      <w:r>
        <w:t xml:space="preserve"> to the title of the Content Interface item as shown in </w:t>
      </w:r>
      <w:r w:rsidR="00823E31">
        <w:fldChar w:fldCharType="begin"/>
      </w:r>
      <w:r w:rsidR="00823E31">
        <w:instrText xml:space="preserve"> REF _Ref24631354 \h </w:instrText>
      </w:r>
      <w:r w:rsidR="00823E31">
        <w:fldChar w:fldCharType="separate"/>
      </w:r>
      <w:r w:rsidR="00883EF4">
        <w:t xml:space="preserve">Figure </w:t>
      </w:r>
      <w:r w:rsidR="00883EF4">
        <w:rPr>
          <w:noProof/>
        </w:rPr>
        <w:t>21</w:t>
      </w:r>
      <w:r w:rsidR="00823E31">
        <w:fldChar w:fldCharType="end"/>
      </w:r>
      <w:r w:rsidR="00823E31">
        <w:t xml:space="preserve"> </w:t>
      </w:r>
      <w:r>
        <w:t xml:space="preserve">below. </w:t>
      </w:r>
      <w:r w:rsidR="00823E31">
        <w:t xml:space="preserve"> </w:t>
      </w:r>
      <w:r w:rsidR="003B18A8">
        <w:fldChar w:fldCharType="begin"/>
      </w:r>
      <w:r w:rsidR="003B18A8">
        <w:instrText xml:space="preserve"> REF _Ref24631635 \h </w:instrText>
      </w:r>
      <w:r w:rsidR="003B18A8">
        <w:fldChar w:fldCharType="separate"/>
      </w:r>
      <w:r w:rsidR="00883EF4">
        <w:t xml:space="preserve">Figure </w:t>
      </w:r>
      <w:r w:rsidR="00883EF4">
        <w:rPr>
          <w:noProof/>
        </w:rPr>
        <w:t>23</w:t>
      </w:r>
      <w:r w:rsidR="003B18A8">
        <w:fldChar w:fldCharType="end"/>
      </w:r>
      <w:r w:rsidR="003B18A8">
        <w:t xml:space="preserve"> </w:t>
      </w:r>
      <w:r>
        <w:t>shows a Content Interface with all Level 1 accordions open.</w:t>
      </w:r>
    </w:p>
    <w:p w:rsidR="004C6EFF" w:rsidP="004C6EFF" w:rsidRDefault="004C6EFF" w14:paraId="7B79BE7F" w14:textId="77777777">
      <w:pPr>
        <w:keepNext/>
      </w:pPr>
      <w:r>
        <w:rPr>
          <w:noProof/>
        </w:rPr>
        <w:lastRenderedPageBreak/>
        <w:drawing>
          <wp:inline distT="0" distB="0" distL="0" distR="0" wp14:anchorId="241B69D2" wp14:editId="4AB76166">
            <wp:extent cx="4933950" cy="68103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933950" cy="6810375"/>
                    </a:xfrm>
                    <a:prstGeom prst="rect">
                      <a:avLst/>
                    </a:prstGeom>
                  </pic:spPr>
                </pic:pic>
              </a:graphicData>
            </a:graphic>
          </wp:inline>
        </w:drawing>
      </w:r>
    </w:p>
    <w:p w:rsidR="004C6EFF" w:rsidP="004C6EFF" w:rsidRDefault="004C6EFF" w14:paraId="484296A9" w14:textId="0EC063F3">
      <w:pPr>
        <w:pStyle w:val="Caption"/>
      </w:pPr>
      <w:r>
        <w:t xml:space="preserve">Figure </w:t>
      </w:r>
      <w:r w:rsidR="00BC1593">
        <w:fldChar w:fldCharType="begin"/>
      </w:r>
      <w:r w:rsidR="00BC1593">
        <w:instrText xml:space="preserve"> SEQ Figure \* ARABIC </w:instrText>
      </w:r>
      <w:r w:rsidR="00BC1593">
        <w:fldChar w:fldCharType="separate"/>
      </w:r>
      <w:r w:rsidR="00883EF4">
        <w:rPr>
          <w:noProof/>
        </w:rPr>
        <w:t>22</w:t>
      </w:r>
      <w:r w:rsidR="00BC1593">
        <w:rPr>
          <w:noProof/>
        </w:rPr>
        <w:fldChar w:fldCharType="end"/>
      </w:r>
      <w:r>
        <w:t xml:space="preserve"> - Adding the collapseAll parameter to the Content Interface title</w:t>
      </w:r>
    </w:p>
    <w:p w:rsidR="00823E31" w:rsidP="00823E31" w:rsidRDefault="00823E31" w14:paraId="64BA73D8" w14:textId="77777777">
      <w:pPr>
        <w:keepNext/>
      </w:pPr>
      <w:r>
        <w:rPr>
          <w:noProof/>
        </w:rPr>
        <w:lastRenderedPageBreak/>
        <w:drawing>
          <wp:inline distT="0" distB="0" distL="0" distR="0" wp14:anchorId="20360B61" wp14:editId="6C8F1A1E">
            <wp:extent cx="5731510" cy="43440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31510" cy="4344035"/>
                    </a:xfrm>
                    <a:prstGeom prst="rect">
                      <a:avLst/>
                    </a:prstGeom>
                  </pic:spPr>
                </pic:pic>
              </a:graphicData>
            </a:graphic>
          </wp:inline>
        </w:drawing>
      </w:r>
    </w:p>
    <w:p w:rsidRPr="00A72DD9" w:rsidR="00A72DD9" w:rsidP="00823E31" w:rsidRDefault="00823E31" w14:paraId="4C6868A1" w14:textId="295B9982">
      <w:pPr>
        <w:pStyle w:val="Caption"/>
      </w:pPr>
      <w:bookmarkStart w:name="_Ref24631635" w:id="21"/>
      <w:r>
        <w:t xml:space="preserve">Figure </w:t>
      </w:r>
      <w:r w:rsidR="00BC1593">
        <w:fldChar w:fldCharType="begin"/>
      </w:r>
      <w:r w:rsidR="00BC1593">
        <w:instrText xml:space="preserve"> SEQ Figure \* ARABIC </w:instrText>
      </w:r>
      <w:r w:rsidR="00BC1593">
        <w:fldChar w:fldCharType="separate"/>
      </w:r>
      <w:r w:rsidR="00883EF4">
        <w:rPr>
          <w:noProof/>
        </w:rPr>
        <w:t>23</w:t>
      </w:r>
      <w:r w:rsidR="00BC1593">
        <w:rPr>
          <w:noProof/>
        </w:rPr>
        <w:fldChar w:fldCharType="end"/>
      </w:r>
      <w:bookmarkEnd w:id="21"/>
      <w:r>
        <w:t xml:space="preserve"> - Content Interface with all Level 1 accordions closed</w:t>
      </w:r>
    </w:p>
    <w:p w:rsidR="00356B3F" w:rsidP="003B18A8" w:rsidRDefault="003B18A8" w14:paraId="3ADB570E" w14:textId="4D137E91">
      <w:pPr>
        <w:pStyle w:val="Heading2"/>
      </w:pPr>
      <w:r>
        <w:t>Specify which level 1 accordion to open</w:t>
      </w:r>
    </w:p>
    <w:p w:rsidR="003B18A8" w:rsidP="003B18A8" w:rsidRDefault="00470CFA" w14:paraId="7FEB59E9" w14:textId="6AE5A94B">
      <w:r>
        <w:t>If you would like to open just one of the Level 1 accordions, you need to</w:t>
      </w:r>
    </w:p>
    <w:p w:rsidR="00470CFA" w:rsidP="00470CFA" w:rsidRDefault="007D6956" w14:paraId="079C8561" w14:textId="3C5DDD33">
      <w:pPr>
        <w:pStyle w:val="ListParagraph"/>
        <w:numPr>
          <w:ilvl w:val="0"/>
          <w:numId w:val="24"/>
        </w:numPr>
      </w:pPr>
      <w:r>
        <w:t>Figure out the number of the Level 1 accordion you wish to open? (e.g. 2</w:t>
      </w:r>
      <w:r w:rsidRPr="007D6956">
        <w:rPr>
          <w:vertAlign w:val="superscript"/>
        </w:rPr>
        <w:t>nd</w:t>
      </w:r>
      <w:r>
        <w:t>, 3</w:t>
      </w:r>
      <w:r w:rsidRPr="007D6956">
        <w:rPr>
          <w:vertAlign w:val="superscript"/>
        </w:rPr>
        <w:t>rd</w:t>
      </w:r>
      <w:r>
        <w:t>, 4</w:t>
      </w:r>
      <w:r w:rsidRPr="007D6956">
        <w:rPr>
          <w:vertAlign w:val="superscript"/>
        </w:rPr>
        <w:t>th</w:t>
      </w:r>
      <w:r>
        <w:t xml:space="preserve"> etc).</w:t>
      </w:r>
    </w:p>
    <w:p w:rsidR="007D6956" w:rsidP="00470CFA" w:rsidRDefault="00622008" w14:paraId="77FBBBAD" w14:textId="2AC5AEE6">
      <w:pPr>
        <w:pStyle w:val="ListParagraph"/>
        <w:numPr>
          <w:ilvl w:val="0"/>
          <w:numId w:val="24"/>
        </w:numPr>
      </w:pPr>
      <w:r>
        <w:t xml:space="preserve">Add the </w:t>
      </w:r>
      <w:r>
        <w:rPr>
          <w:b/>
        </w:rPr>
        <w:t>expand=X</w:t>
      </w:r>
      <w:r>
        <w:t xml:space="preserve"> parameter to the Content Interface title.</w:t>
      </w:r>
      <w:r>
        <w:br/>
      </w:r>
      <w:r>
        <w:t xml:space="preserve">Where you replace </w:t>
      </w:r>
      <w:r>
        <w:rPr>
          <w:b/>
        </w:rPr>
        <w:t>X</w:t>
      </w:r>
      <w:r>
        <w:t xml:space="preserve"> with </w:t>
      </w:r>
      <w:r w:rsidR="00CD2C83">
        <w:t xml:space="preserve">the number. e.g. </w:t>
      </w:r>
      <w:r w:rsidR="00CD2C83">
        <w:rPr>
          <w:b/>
        </w:rPr>
        <w:t>expand=3</w:t>
      </w:r>
      <w:r w:rsidR="00CD2C83">
        <w:t xml:space="preserve"> to open the third Level 1 accordion by default.</w:t>
      </w:r>
    </w:p>
    <w:p w:rsidR="00087B2D" w:rsidP="00087B2D" w:rsidRDefault="00087B2D" w14:paraId="5CE18DCF" w14:textId="0618F0EA">
      <w:r>
        <w:fldChar w:fldCharType="begin"/>
      </w:r>
      <w:r>
        <w:instrText xml:space="preserve"> REF _Ref24632030 \h </w:instrText>
      </w:r>
      <w:r>
        <w:fldChar w:fldCharType="separate"/>
      </w:r>
      <w:r w:rsidR="00883EF4">
        <w:t xml:space="preserve">Figure </w:t>
      </w:r>
      <w:r w:rsidR="00883EF4">
        <w:rPr>
          <w:noProof/>
        </w:rPr>
        <w:t>24</w:t>
      </w:r>
      <w:r>
        <w:fldChar w:fldCharType="end"/>
      </w:r>
      <w:r>
        <w:t xml:space="preserve"> shows </w:t>
      </w:r>
      <w:r w:rsidR="00742E37">
        <w:rPr>
          <w:b/>
        </w:rPr>
        <w:t>expand=3</w:t>
      </w:r>
      <w:r w:rsidR="00742E37">
        <w:t xml:space="preserve"> being added to the Content Interface item’s title.</w:t>
      </w:r>
    </w:p>
    <w:p w:rsidR="00742E37" w:rsidP="00087B2D" w:rsidRDefault="00742E37" w14:paraId="2F6D340A" w14:textId="13B11C2F">
      <w:r>
        <w:fldChar w:fldCharType="begin"/>
      </w:r>
      <w:r>
        <w:instrText xml:space="preserve"> REF _Ref24632072 \h </w:instrText>
      </w:r>
      <w:r>
        <w:fldChar w:fldCharType="separate"/>
      </w:r>
      <w:r w:rsidR="00883EF4">
        <w:t xml:space="preserve">Figure </w:t>
      </w:r>
      <w:r w:rsidR="00883EF4">
        <w:rPr>
          <w:noProof/>
        </w:rPr>
        <w:t>25</w:t>
      </w:r>
      <w:r>
        <w:fldChar w:fldCharType="end"/>
      </w:r>
      <w:r>
        <w:t xml:space="preserve"> shows </w:t>
      </w:r>
      <w:r w:rsidR="00192B8A">
        <w:t xml:space="preserve">the Content Interface with the third Level 1 accordion open. </w:t>
      </w:r>
    </w:p>
    <w:p w:rsidR="00192B8A" w:rsidP="00192B8A" w:rsidRDefault="00192B8A" w14:paraId="35976918" w14:textId="1EF8B420">
      <w:pPr>
        <w:pStyle w:val="Note"/>
        <w:rPr>
          <w:b/>
        </w:rPr>
      </w:pPr>
      <w:r>
        <w:rPr>
          <w:b/>
        </w:rPr>
        <w:t xml:space="preserve">Open and the top of the </w:t>
      </w:r>
      <w:r w:rsidR="00280066">
        <w:rPr>
          <w:b/>
        </w:rPr>
        <w:t>visible page</w:t>
      </w:r>
    </w:p>
    <w:p w:rsidR="00843F62" w:rsidP="00192B8A" w:rsidRDefault="00280066" w14:paraId="33D6F9AA" w14:textId="06CCDA11">
      <w:pPr>
        <w:pStyle w:val="Note"/>
      </w:pPr>
      <w:r>
        <w:t xml:space="preserve">When the Content Interface shown in </w:t>
      </w:r>
      <w:r>
        <w:fldChar w:fldCharType="begin"/>
      </w:r>
      <w:r>
        <w:instrText xml:space="preserve"> REF _Ref24632072 \h </w:instrText>
      </w:r>
      <w:r>
        <w:fldChar w:fldCharType="separate"/>
      </w:r>
      <w:r w:rsidR="00883EF4">
        <w:t xml:space="preserve">Figure </w:t>
      </w:r>
      <w:r w:rsidR="00883EF4">
        <w:rPr>
          <w:noProof/>
        </w:rPr>
        <w:t>25</w:t>
      </w:r>
      <w:r>
        <w:fldChar w:fldCharType="end"/>
      </w:r>
      <w:r>
        <w:t xml:space="preserve"> first appeared on the screen it did not look like what is shown </w:t>
      </w:r>
      <w:r w:rsidR="00843F62">
        <w:t xml:space="preserve">in </w:t>
      </w:r>
      <w:r w:rsidR="00843F62">
        <w:fldChar w:fldCharType="begin"/>
      </w:r>
      <w:r w:rsidR="00843F62">
        <w:instrText xml:space="preserve"> REF _Ref24632072 \h </w:instrText>
      </w:r>
      <w:r w:rsidR="00843F62">
        <w:fldChar w:fldCharType="separate"/>
      </w:r>
      <w:r w:rsidR="00883EF4">
        <w:t xml:space="preserve">Figure </w:t>
      </w:r>
      <w:r w:rsidR="00883EF4">
        <w:rPr>
          <w:noProof/>
        </w:rPr>
        <w:t>25</w:t>
      </w:r>
      <w:r w:rsidR="00843F62">
        <w:fldChar w:fldCharType="end"/>
      </w:r>
      <w:r w:rsidR="00843F62">
        <w:t>.</w:t>
      </w:r>
    </w:p>
    <w:p w:rsidRPr="00280066" w:rsidR="00280066" w:rsidP="00192B8A" w:rsidRDefault="00843F62" w14:paraId="4622FDC6" w14:textId="07118608">
      <w:pPr>
        <w:pStyle w:val="Note"/>
      </w:pPr>
      <w:r>
        <w:t>Instead, the open Level 1 accordion (the third one on the page) was displayed at the top of the visible page.</w:t>
      </w:r>
      <w:r w:rsidR="00280066">
        <w:t xml:space="preserve"> </w:t>
      </w:r>
    </w:p>
    <w:p w:rsidR="00087B2D" w:rsidP="00087B2D" w:rsidRDefault="005B3783" w14:paraId="2299571C" w14:textId="77777777">
      <w:pPr>
        <w:keepNext/>
      </w:pPr>
      <w:r>
        <w:rPr>
          <w:noProof/>
        </w:rPr>
        <w:lastRenderedPageBreak/>
        <w:drawing>
          <wp:inline distT="0" distB="0" distL="0" distR="0" wp14:anchorId="4078DAE8" wp14:editId="7772DAAF">
            <wp:extent cx="5314950" cy="6191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314950" cy="6191250"/>
                    </a:xfrm>
                    <a:prstGeom prst="rect">
                      <a:avLst/>
                    </a:prstGeom>
                  </pic:spPr>
                </pic:pic>
              </a:graphicData>
            </a:graphic>
          </wp:inline>
        </w:drawing>
      </w:r>
    </w:p>
    <w:p w:rsidR="00040BB7" w:rsidP="00087B2D" w:rsidRDefault="00087B2D" w14:paraId="7EB108F7" w14:textId="09BE038F">
      <w:pPr>
        <w:pStyle w:val="Caption"/>
      </w:pPr>
      <w:bookmarkStart w:name="_Ref24632030" w:id="22"/>
      <w:r>
        <w:t xml:space="preserve">Figure </w:t>
      </w:r>
      <w:r w:rsidR="00BC1593">
        <w:fldChar w:fldCharType="begin"/>
      </w:r>
      <w:r w:rsidR="00BC1593">
        <w:instrText xml:space="preserve"> SEQ Figure \* ARABIC </w:instrText>
      </w:r>
      <w:r w:rsidR="00BC1593">
        <w:fldChar w:fldCharType="separate"/>
      </w:r>
      <w:r w:rsidR="00883EF4">
        <w:rPr>
          <w:noProof/>
        </w:rPr>
        <w:t>24</w:t>
      </w:r>
      <w:r w:rsidR="00BC1593">
        <w:rPr>
          <w:noProof/>
        </w:rPr>
        <w:fldChar w:fldCharType="end"/>
      </w:r>
      <w:bookmarkEnd w:id="22"/>
      <w:r>
        <w:t xml:space="preserve"> - Adding expand=3 to the Content Interface item's title</w:t>
      </w:r>
    </w:p>
    <w:p w:rsidR="00087B2D" w:rsidP="00040BB7" w:rsidRDefault="00087B2D" w14:paraId="5A546071" w14:textId="7204C37D"/>
    <w:p w:rsidR="00087B2D" w:rsidP="00087B2D" w:rsidRDefault="00087B2D" w14:paraId="3B93C2E6" w14:textId="77777777">
      <w:pPr>
        <w:keepNext/>
      </w:pPr>
      <w:r>
        <w:rPr>
          <w:noProof/>
        </w:rPr>
        <w:lastRenderedPageBreak/>
        <w:drawing>
          <wp:inline distT="0" distB="0" distL="0" distR="0" wp14:anchorId="40670FC7" wp14:editId="031A157B">
            <wp:extent cx="5731510" cy="5594985"/>
            <wp:effectExtent l="0" t="0" r="254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31510" cy="5594985"/>
                    </a:xfrm>
                    <a:prstGeom prst="rect">
                      <a:avLst/>
                    </a:prstGeom>
                  </pic:spPr>
                </pic:pic>
              </a:graphicData>
            </a:graphic>
          </wp:inline>
        </w:drawing>
      </w:r>
    </w:p>
    <w:p w:rsidR="00087B2D" w:rsidP="00087B2D" w:rsidRDefault="00087B2D" w14:paraId="3BCC7697" w14:textId="54C95C20">
      <w:pPr>
        <w:pStyle w:val="Caption"/>
      </w:pPr>
      <w:bookmarkStart w:name="_Ref24632072" w:id="23"/>
      <w:r>
        <w:t xml:space="preserve">Figure </w:t>
      </w:r>
      <w:r w:rsidR="00BC1593">
        <w:fldChar w:fldCharType="begin"/>
      </w:r>
      <w:r w:rsidR="00BC1593">
        <w:instrText xml:space="preserve"> SEQ Figure \* ARABIC </w:instrText>
      </w:r>
      <w:r w:rsidR="00BC1593">
        <w:fldChar w:fldCharType="separate"/>
      </w:r>
      <w:r w:rsidR="00883EF4">
        <w:rPr>
          <w:noProof/>
        </w:rPr>
        <w:t>25</w:t>
      </w:r>
      <w:r w:rsidR="00BC1593">
        <w:rPr>
          <w:noProof/>
        </w:rPr>
        <w:fldChar w:fldCharType="end"/>
      </w:r>
      <w:bookmarkEnd w:id="23"/>
      <w:r>
        <w:t xml:space="preserve"> - Content Interface with the third Level 1 accordion open</w:t>
      </w:r>
    </w:p>
    <w:p w:rsidR="00AA25B3" w:rsidP="00AA25B3" w:rsidRDefault="00AA25B3" w14:paraId="612B84F7" w14:textId="5D98E6B3"/>
    <w:p w:rsidR="00AA25B3" w:rsidP="00AA25B3" w:rsidRDefault="00AA25B3" w14:paraId="146CDF1E" w14:textId="77777777">
      <w:pPr>
        <w:keepNext/>
      </w:pPr>
      <w:r>
        <w:rPr>
          <w:noProof/>
        </w:rPr>
        <w:lastRenderedPageBreak/>
        <w:drawing>
          <wp:inline distT="0" distB="0" distL="0" distR="0" wp14:anchorId="32942AB9" wp14:editId="23334716">
            <wp:extent cx="5731510" cy="345186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31510" cy="3451860"/>
                    </a:xfrm>
                    <a:prstGeom prst="rect">
                      <a:avLst/>
                    </a:prstGeom>
                  </pic:spPr>
                </pic:pic>
              </a:graphicData>
            </a:graphic>
          </wp:inline>
        </w:drawing>
      </w:r>
    </w:p>
    <w:p w:rsidRPr="00AA25B3" w:rsidR="00AA25B3" w:rsidP="00AA25B3" w:rsidRDefault="00AA25B3" w14:paraId="4DD73B3E" w14:textId="7DC3B3D1">
      <w:pPr>
        <w:pStyle w:val="Caption"/>
      </w:pPr>
      <w:r>
        <w:t xml:space="preserve">Figure </w:t>
      </w:r>
      <w:r w:rsidR="00BC1593">
        <w:fldChar w:fldCharType="begin"/>
      </w:r>
      <w:r w:rsidR="00BC1593">
        <w:instrText xml:space="preserve"> SEQ Figure \* ARABIC </w:instrText>
      </w:r>
      <w:r w:rsidR="00BC1593">
        <w:fldChar w:fldCharType="separate"/>
      </w:r>
      <w:r w:rsidR="00883EF4">
        <w:rPr>
          <w:noProof/>
        </w:rPr>
        <w:t>26</w:t>
      </w:r>
      <w:r w:rsidR="00BC1593">
        <w:rPr>
          <w:noProof/>
        </w:rPr>
        <w:fldChar w:fldCharType="end"/>
      </w:r>
      <w:r>
        <w:t xml:space="preserve"> - Showing that open Level 1 accordion at the top of the browser</w:t>
      </w:r>
    </w:p>
    <w:p w:rsidR="00356B3F" w:rsidP="00356B3F" w:rsidRDefault="00356B3F" w14:paraId="01BA583D" w14:textId="77777777"/>
    <w:p w:rsidRPr="00444041" w:rsidR="00444041" w:rsidP="00444041" w:rsidRDefault="00444041" w14:paraId="22BA977C" w14:textId="581EDF44"/>
    <w:p w:rsidR="002350E1" w:rsidP="00BF1495" w:rsidRDefault="00BF1495" w14:paraId="3C936E80" w14:textId="37B2C98D">
      <w:pPr>
        <w:pStyle w:val="Heading1"/>
      </w:pPr>
      <w:r>
        <w:t xml:space="preserve">How </w:t>
      </w:r>
      <w:r w:rsidR="00511261">
        <w:t>do you</w:t>
      </w:r>
      <w:r>
        <w:t xml:space="preserve"> customise the</w:t>
      </w:r>
      <w:r w:rsidR="00C54BAC">
        <w:t xml:space="preserve"> appearance of the </w:t>
      </w:r>
      <w:r w:rsidR="00444041">
        <w:t>accordions</w:t>
      </w:r>
      <w:r w:rsidR="00511261">
        <w:t>?</w:t>
      </w:r>
    </w:p>
    <w:p w:rsidR="00577D6C" w:rsidP="00934380" w:rsidRDefault="000D4D6B" w14:paraId="2F4CEB79" w14:textId="3CF2D8A1">
      <w:r>
        <w:fldChar w:fldCharType="begin"/>
      </w:r>
      <w:r>
        <w:instrText xml:space="preserve"> REF _Ref16757812 \h </w:instrText>
      </w:r>
      <w:r>
        <w:fldChar w:fldCharType="separate"/>
      </w:r>
      <w:r w:rsidR="00883EF4">
        <w:t xml:space="preserve">Figure </w:t>
      </w:r>
      <w:r w:rsidR="00883EF4">
        <w:rPr>
          <w:noProof/>
        </w:rPr>
        <w:t>27</w:t>
      </w:r>
      <w:r>
        <w:fldChar w:fldCharType="end"/>
      </w:r>
      <w:r w:rsidR="00632D92">
        <w:t xml:space="preserve"> shows </w:t>
      </w:r>
      <w:r w:rsidR="00D02232">
        <w:t xml:space="preserve">two versions of </w:t>
      </w:r>
      <w:r w:rsidR="00632D92">
        <w:t>the same document (this one) displayed using the Content Interface.</w:t>
      </w:r>
      <w:r w:rsidR="00D02232">
        <w:t xml:space="preserve"> The major difference between the two versions is the </w:t>
      </w:r>
      <w:r w:rsidR="00537E29">
        <w:t>“theme” being used</w:t>
      </w:r>
      <w:r w:rsidR="004166B9">
        <w:t xml:space="preserve"> to display the accordion interface elements. Note the difference in colour between the different accordion elements</w:t>
      </w:r>
      <w:r w:rsidR="000F3CEE">
        <w:t>.</w:t>
      </w:r>
      <w:r w:rsidR="0037346B">
        <w:t xml:space="preserve"> </w:t>
      </w:r>
    </w:p>
    <w:p w:rsidR="00600633" w:rsidP="00600633" w:rsidRDefault="00F7336E" w14:paraId="67ACEA09" w14:textId="77777777">
      <w:pPr>
        <w:pStyle w:val="Picture"/>
        <w:keepNext/>
      </w:pPr>
      <w:r>
        <w:rPr>
          <w:noProof/>
        </w:rPr>
        <w:drawing>
          <wp:inline distT="0" distB="0" distL="0" distR="0" wp14:anchorId="3E0B5AF0" wp14:editId="5FB01BBD">
            <wp:extent cx="5727700" cy="19558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27700" cy="1955800"/>
                    </a:xfrm>
                    <a:prstGeom prst="rect">
                      <a:avLst/>
                    </a:prstGeom>
                    <a:noFill/>
                    <a:ln>
                      <a:noFill/>
                    </a:ln>
                  </pic:spPr>
                </pic:pic>
              </a:graphicData>
            </a:graphic>
          </wp:inline>
        </w:drawing>
      </w:r>
    </w:p>
    <w:p w:rsidR="00577D6C" w:rsidP="00600633" w:rsidRDefault="00600633" w14:paraId="4C4AE70E" w14:textId="1B66C99E">
      <w:pPr>
        <w:pStyle w:val="Picture"/>
      </w:pPr>
      <w:bookmarkStart w:name="_Ref16757812" w:id="24"/>
      <w:r>
        <w:t xml:space="preserve">Figure </w:t>
      </w:r>
      <w:r>
        <w:fldChar w:fldCharType="begin"/>
      </w:r>
      <w:r>
        <w:instrText> SEQ Figure \* ARABIC </w:instrText>
      </w:r>
      <w:r>
        <w:fldChar w:fldCharType="separate"/>
      </w:r>
      <w:r w:rsidR="00883EF4">
        <w:rPr>
          <w:noProof/>
        </w:rPr>
        <w:t>27</w:t>
      </w:r>
      <w:r>
        <w:fldChar w:fldCharType="end"/>
      </w:r>
      <w:bookmarkEnd w:id="24"/>
      <w:r>
        <w:t xml:space="preserve"> - Same Content Interface, but different styling</w:t>
      </w:r>
    </w:p>
    <w:p w:rsidR="00143726" w:rsidP="00143726" w:rsidRDefault="00143726" w14:paraId="298F3987" w14:textId="1B3B0A72">
      <w:r>
        <w:t xml:space="preserve">The left-hand version has grey backgrounds for accordions that are not active. The active accordion element </w:t>
      </w:r>
      <w:r w:rsidR="00C4446F">
        <w:t>has a white background.</w:t>
      </w:r>
    </w:p>
    <w:p w:rsidR="00C4446F" w:rsidP="00143726" w:rsidRDefault="00C4446F" w14:paraId="430C8437" w14:textId="14E7D5A9">
      <w:r>
        <w:t xml:space="preserve">The right-hand version has </w:t>
      </w:r>
      <w:r w:rsidR="00DC0C53">
        <w:t>a blue background for non-active accordions. The active accordion element has a green background.</w:t>
      </w:r>
    </w:p>
    <w:p w:rsidR="00DC0C53" w:rsidP="00272ABA" w:rsidRDefault="0020497A" w14:paraId="1CFC67DF" w14:textId="08E4D0B4">
      <w:pPr>
        <w:pStyle w:val="Heading2"/>
      </w:pPr>
      <w:r>
        <w:lastRenderedPageBreak/>
        <w:t xml:space="preserve">Technical </w:t>
      </w:r>
      <w:r w:rsidR="00272ABA">
        <w:t>Background</w:t>
      </w:r>
    </w:p>
    <w:p w:rsidR="00B35436" w:rsidP="0020497A" w:rsidRDefault="0020497A" w14:paraId="43204E32" w14:textId="3A8FD559">
      <w:r>
        <w:t xml:space="preserve">The Content Interface uses </w:t>
      </w:r>
      <w:hyperlink w:history="1" r:id="rId100">
        <w:r w:rsidRPr="00C34CEB" w:rsidR="006C2940">
          <w:rPr>
            <w:rStyle w:val="Hyperlink"/>
          </w:rPr>
          <w:t>jQuery</w:t>
        </w:r>
      </w:hyperlink>
      <w:r w:rsidR="00C34CEB">
        <w:t xml:space="preserve"> </w:t>
      </w:r>
      <w:r w:rsidR="00B35436">
        <w:t xml:space="preserve">– “a fast, small, and feature-right Javascript library” - </w:t>
      </w:r>
      <w:r w:rsidR="00C34CEB">
        <w:t>to implement the accordion interface.</w:t>
      </w:r>
      <w:r w:rsidR="007E142A">
        <w:t xml:space="preserve"> </w:t>
      </w:r>
      <w:r w:rsidR="001318F5">
        <w:t>jQuery supports the notion of themes</w:t>
      </w:r>
      <w:r w:rsidR="000F583B">
        <w:t xml:space="preserve">, which can be used to modify how </w:t>
      </w:r>
      <w:r w:rsidR="00A14E73">
        <w:t xml:space="preserve">interfaces built with jQuery </w:t>
      </w:r>
      <w:r w:rsidR="003B5FB5">
        <w:t>are</w:t>
      </w:r>
      <w:r w:rsidR="00A14E73">
        <w:t xml:space="preserve"> displayed.</w:t>
      </w:r>
    </w:p>
    <w:p w:rsidR="007E142A" w:rsidP="0020497A" w:rsidRDefault="007E142A" w14:paraId="209475E2" w14:textId="3EC6DCD6">
      <w:r>
        <w:t xml:space="preserve">The </w:t>
      </w:r>
      <w:r w:rsidR="00BC5C85">
        <w:t xml:space="preserve">visible change in colours illustrated in </w:t>
      </w:r>
      <w:r w:rsidR="00BC5C85">
        <w:fldChar w:fldCharType="begin"/>
      </w:r>
      <w:r w:rsidR="00BC5C85">
        <w:instrText xml:space="preserve"> REF _Ref16757812 \h </w:instrText>
      </w:r>
      <w:r w:rsidR="00BC5C85">
        <w:fldChar w:fldCharType="separate"/>
      </w:r>
      <w:r w:rsidR="00883EF4">
        <w:t xml:space="preserve">Figure </w:t>
      </w:r>
      <w:r w:rsidR="00883EF4">
        <w:rPr>
          <w:noProof/>
        </w:rPr>
        <w:t>27</w:t>
      </w:r>
      <w:r w:rsidR="00BC5C85">
        <w:fldChar w:fldCharType="end"/>
      </w:r>
      <w:r w:rsidR="00CC6BEF">
        <w:t xml:space="preserve"> is done by changing the jQuery theme being used.</w:t>
      </w:r>
    </w:p>
    <w:p w:rsidR="00E44173" w:rsidP="0020497A" w:rsidRDefault="00CF16B9" w14:paraId="65BAC608" w14:textId="58E6EB43">
      <w:r>
        <w:t xml:space="preserve">The </w:t>
      </w:r>
      <w:hyperlink w:history="1" r:id="rId101">
        <w:r w:rsidRPr="00D74348">
          <w:rPr>
            <w:rStyle w:val="Hyperlink"/>
          </w:rPr>
          <w:t>jQuery Theme Roller</w:t>
        </w:r>
      </w:hyperlink>
      <w:r>
        <w:t xml:space="preserve"> is a website that </w:t>
      </w:r>
      <w:r w:rsidR="00587B1E">
        <w:t xml:space="preserve">allows you to create, customise and download </w:t>
      </w:r>
      <w:r w:rsidR="00D74348">
        <w:t>jQuery themes – it allows you to roll your own.</w:t>
      </w:r>
    </w:p>
    <w:p w:rsidR="00D74348" w:rsidP="00FB7791" w:rsidRDefault="00FB7791" w14:paraId="652D1BBC" w14:textId="141C18DC">
      <w:pPr>
        <w:pStyle w:val="Heading2"/>
      </w:pPr>
      <w:r>
        <w:t>How to customise the Content Interface using jQuery themes</w:t>
      </w:r>
    </w:p>
    <w:p w:rsidRPr="000353D1" w:rsidR="000353D1" w:rsidP="000353D1" w:rsidRDefault="000353D1" w14:paraId="14F2778E" w14:textId="2BBF1486">
      <w:r>
        <w:t xml:space="preserve">The following provides a high level description of how to </w:t>
      </w:r>
      <w:r w:rsidR="002A184D">
        <w:t>customise the Content Interface using jQuery themes.</w:t>
      </w:r>
    </w:p>
    <w:p w:rsidR="00FB7791" w:rsidP="002A184D" w:rsidRDefault="002A184D" w14:paraId="3ED8518F" w14:textId="633C3817">
      <w:pPr>
        <w:pStyle w:val="Heading3"/>
      </w:pPr>
      <w:r>
        <w:t xml:space="preserve">1. </w:t>
      </w:r>
      <w:r w:rsidR="005C4B1A">
        <w:t>Identify</w:t>
      </w:r>
      <w:r w:rsidR="000353D1">
        <w:t>, create or customise a jQuery</w:t>
      </w:r>
    </w:p>
    <w:p w:rsidR="00075CDD" w:rsidP="00075CDD" w:rsidRDefault="001D445D" w14:paraId="1840BCEC" w14:textId="2DDC56F7">
      <w:r>
        <w:t xml:space="preserve">Use the </w:t>
      </w:r>
      <w:hyperlink w:history="1" r:id="rId102">
        <w:r w:rsidRPr="001D445D">
          <w:rPr>
            <w:rStyle w:val="Hyperlink"/>
          </w:rPr>
          <w:t>jQuery Theme Roller</w:t>
        </w:r>
      </w:hyperlink>
      <w:r>
        <w:t xml:space="preserve"> (or other means you discover) to </w:t>
      </w:r>
      <w:r w:rsidR="0075390E">
        <w:t>create your theme. You can choose from one of the themes available in the Gallery</w:t>
      </w:r>
      <w:r w:rsidR="009F1E0E">
        <w:t>, create your own theme, or customise an existing theme.</w:t>
      </w:r>
    </w:p>
    <w:p w:rsidR="009F1E0E" w:rsidP="00075CDD" w:rsidRDefault="001F53F4" w14:paraId="15527300" w14:textId="7901023E">
      <w:r>
        <w:t xml:space="preserve">See the “Using jQuery UI ThemeRoller” page for more See the </w:t>
      </w:r>
      <w:hyperlink w:history="1" r:id="rId103">
        <w:r w:rsidRPr="00827A25">
          <w:rPr>
            <w:rStyle w:val="Hyperlink"/>
          </w:rPr>
          <w:t>“Using jQuery UI ThemeRoller” page</w:t>
        </w:r>
      </w:hyperlink>
      <w:r>
        <w:t xml:space="preserve"> for more </w:t>
      </w:r>
      <w:r w:rsidR="00827A25">
        <w:t>advice on how to do this.</w:t>
      </w:r>
    </w:p>
    <w:p w:rsidR="00827A25" w:rsidP="00827A25" w:rsidRDefault="00827A25" w14:paraId="0DE2E105" w14:textId="39DCEE48">
      <w:pPr>
        <w:pStyle w:val="Heading3"/>
      </w:pPr>
      <w:r>
        <w:t>2. Download the theme CSS file</w:t>
      </w:r>
    </w:p>
    <w:p w:rsidR="00827A25" w:rsidP="00827A25" w:rsidRDefault="00A2049D" w14:paraId="6BAE0730" w14:textId="40182CF7">
      <w:r>
        <w:t xml:space="preserve">Once you have customised your theme, the jQuery Theme Roller provides a </w:t>
      </w:r>
      <w:r>
        <w:rPr>
          <w:i/>
        </w:rPr>
        <w:t xml:space="preserve">Download Theme </w:t>
      </w:r>
      <w:r>
        <w:t>option. This allows you to configure and download a file (a CSS file). This file implements your theme. Save it to your local hard drive.</w:t>
      </w:r>
    </w:p>
    <w:p w:rsidR="00A2049D" w:rsidP="00827A25" w:rsidRDefault="00A2049D" w14:paraId="4F88A66E" w14:textId="7D01ECEF">
      <w:r>
        <w:t xml:space="preserve">When configuring the theme CSS file you specify which elements of the theme to include. To be safe, include them all. </w:t>
      </w:r>
    </w:p>
    <w:p w:rsidRPr="00A2049D" w:rsidR="00635101" w:rsidP="00827A25" w:rsidRDefault="00A2049D" w14:paraId="51332CF1" w14:textId="46F26433">
      <w:r>
        <w:t>However, if you’d like you can select only those elements associated with the accordion widget – the only jQuery widget used by the Content Interface.</w:t>
      </w:r>
    </w:p>
    <w:p w:rsidR="00827A25" w:rsidP="00827A25" w:rsidRDefault="00827A25" w14:paraId="2BEF669C" w14:textId="7F53CB1A">
      <w:pPr>
        <w:pStyle w:val="Heading3"/>
      </w:pPr>
      <w:r>
        <w:t xml:space="preserve">3. </w:t>
      </w:r>
      <w:r w:rsidR="00A53444">
        <w:t>Upload the theme CSS file to a web server</w:t>
      </w:r>
    </w:p>
    <w:p w:rsidR="00A53444" w:rsidP="00A53444" w:rsidRDefault="00635101" w14:paraId="4CA3AACB" w14:textId="231E9E96">
      <w:r>
        <w:t xml:space="preserve">To use the theme within Blackboard, the CSS file must be uploaded onto a Web server. </w:t>
      </w:r>
    </w:p>
    <w:p w:rsidR="00635101" w:rsidP="00A53444" w:rsidRDefault="00635101" w14:paraId="68B6B802" w14:textId="36BFED6D">
      <w:r>
        <w:t xml:space="preserve">The </w:t>
      </w:r>
      <w:hyperlink w:history="1" r:id="rId104">
        <w:r w:rsidRPr="00635101">
          <w:rPr>
            <w:rStyle w:val="Hyperlink"/>
          </w:rPr>
          <w:t>Blackboard Content Collection</w:t>
        </w:r>
      </w:hyperlink>
      <w:r>
        <w:t xml:space="preserve"> is one possibility.</w:t>
      </w:r>
    </w:p>
    <w:p w:rsidR="00A53444" w:rsidP="00A53444" w:rsidRDefault="00A53444" w14:paraId="37E1F7E5" w14:textId="5EA6C4C5">
      <w:pPr>
        <w:pStyle w:val="Heading3"/>
      </w:pPr>
      <w:r>
        <w:t xml:space="preserve">4. </w:t>
      </w:r>
      <w:r w:rsidR="00A2049D">
        <w:t>Modify the Content Interface tweak to use your theme’s CSS file</w:t>
      </w:r>
    </w:p>
    <w:p w:rsidR="00635101" w:rsidP="00635101" w:rsidRDefault="00635101" w14:paraId="3ED79B93" w14:textId="7C042D76">
      <w:r>
        <w:t xml:space="preserve">The </w:t>
      </w:r>
      <w:hyperlink w:history="1" r:id="rId105">
        <w:r w:rsidRPr="00635101">
          <w:rPr>
            <w:rStyle w:val="Hyperlink"/>
          </w:rPr>
          <w:t>Content Interface tweak</w:t>
        </w:r>
      </w:hyperlink>
      <w:r>
        <w:t xml:space="preserve"> is the collection of HTML and Javascript that is inserted into a Blackboard Content Area to implement the Content Interface. By default, this tweak uses the following CSS</w:t>
      </w:r>
    </w:p>
    <w:p w:rsidRPr="00635101" w:rsidR="00635101" w:rsidP="00635101" w:rsidRDefault="00635101" w14:paraId="3D807EA7" w14:textId="7C334B1F">
      <w:pPr>
        <w:rPr>
          <w:rFonts w:ascii="Courier New" w:hAnsi="Courier New" w:cs="Courier New"/>
        </w:rPr>
      </w:pPr>
      <w:r w:rsidRPr="00635101">
        <w:rPr>
          <w:rFonts w:ascii="Courier New" w:hAnsi="Courier New" w:cs="Courier New"/>
        </w:rPr>
        <w:t>&lt;</w:t>
      </w:r>
      <w:r w:rsidRPr="00635101">
        <w:rPr>
          <w:rStyle w:val="pl-ent"/>
          <w:rFonts w:ascii="Courier New" w:hAnsi="Courier New" w:cs="Courier New"/>
        </w:rPr>
        <w:t>link</w:t>
      </w:r>
      <w:r w:rsidRPr="00635101">
        <w:rPr>
          <w:rFonts w:ascii="Courier New" w:hAnsi="Courier New" w:cs="Courier New"/>
        </w:rPr>
        <w:t xml:space="preserve"> </w:t>
      </w:r>
      <w:r w:rsidRPr="00635101">
        <w:rPr>
          <w:rStyle w:val="pl-e"/>
          <w:rFonts w:ascii="Courier New" w:hAnsi="Courier New" w:cs="Courier New"/>
        </w:rPr>
        <w:t>rel</w:t>
      </w:r>
      <w:r w:rsidRPr="00635101">
        <w:rPr>
          <w:rFonts w:ascii="Courier New" w:hAnsi="Courier New" w:cs="Courier New"/>
        </w:rPr>
        <w:t>=</w:t>
      </w:r>
      <w:r w:rsidRPr="00635101">
        <w:rPr>
          <w:rStyle w:val="pl-pds"/>
          <w:rFonts w:ascii="Courier New" w:hAnsi="Courier New" w:cs="Courier New"/>
        </w:rPr>
        <w:t>"</w:t>
      </w:r>
      <w:r w:rsidRPr="00635101">
        <w:rPr>
          <w:rStyle w:val="pl-s"/>
          <w:rFonts w:ascii="Courier New" w:hAnsi="Courier New" w:cs="Courier New"/>
        </w:rPr>
        <w:t>stylesheet</w:t>
      </w:r>
      <w:r w:rsidRPr="00635101">
        <w:rPr>
          <w:rStyle w:val="pl-pds"/>
          <w:rFonts w:ascii="Courier New" w:hAnsi="Courier New" w:cs="Courier New"/>
        </w:rPr>
        <w:t>"</w:t>
      </w:r>
      <w:r w:rsidRPr="00635101">
        <w:rPr>
          <w:rFonts w:ascii="Courier New" w:hAnsi="Courier New" w:cs="Courier New"/>
        </w:rPr>
        <w:t xml:space="preserve"> </w:t>
      </w:r>
      <w:r w:rsidRPr="00635101">
        <w:rPr>
          <w:rStyle w:val="pl-e"/>
          <w:rFonts w:ascii="Courier New" w:hAnsi="Courier New" w:cs="Courier New"/>
        </w:rPr>
        <w:t>href</w:t>
      </w:r>
      <w:r w:rsidRPr="00635101">
        <w:rPr>
          <w:rFonts w:ascii="Courier New" w:hAnsi="Courier New" w:cs="Courier New"/>
        </w:rPr>
        <w:t>=</w:t>
      </w:r>
      <w:r w:rsidRPr="00635101">
        <w:rPr>
          <w:rStyle w:val="pl-pds"/>
          <w:rFonts w:ascii="Courier New" w:hAnsi="Courier New" w:cs="Courier New"/>
        </w:rPr>
        <w:t>"</w:t>
      </w:r>
      <w:r w:rsidRPr="00635101">
        <w:rPr>
          <w:rStyle w:val="pl-s"/>
          <w:rFonts w:ascii="Courier New" w:hAnsi="Courier New" w:cs="Courier New"/>
          <w:b/>
        </w:rPr>
        <w:t>//code.jquery.com/ui/1.12.1/themes/smoothness/jquery-ui.css</w:t>
      </w:r>
      <w:r w:rsidRPr="00635101">
        <w:rPr>
          <w:rStyle w:val="pl-pds"/>
          <w:rFonts w:ascii="Courier New" w:hAnsi="Courier New" w:cs="Courier New"/>
        </w:rPr>
        <w:t>"</w:t>
      </w:r>
      <w:r w:rsidRPr="00635101">
        <w:rPr>
          <w:rFonts w:ascii="Courier New" w:hAnsi="Courier New" w:cs="Courier New"/>
        </w:rPr>
        <w:t xml:space="preserve"> /&gt;</w:t>
      </w:r>
    </w:p>
    <w:p w:rsidR="00A2049D" w:rsidP="00A2049D" w:rsidRDefault="00635101" w14:paraId="66C1CD2D" w14:textId="3F1D183E">
      <w:r>
        <w:t xml:space="preserve">To use your theme’s CSS file, replace the </w:t>
      </w:r>
      <w:r w:rsidR="00A01DDF">
        <w:t>link – the bolded text above – with the URL for your theme’s CSS file.</w:t>
      </w:r>
    </w:p>
    <w:p w:rsidR="00A01DDF" w:rsidP="00A2049D" w:rsidRDefault="00A01DDF" w14:paraId="5A37CD00" w14:textId="582BF017">
      <w:r>
        <w:t xml:space="preserve">For example, the blue/green theme shown in </w:t>
      </w:r>
      <w:r>
        <w:fldChar w:fldCharType="begin"/>
      </w:r>
      <w:r>
        <w:instrText xml:space="preserve"> REF _Ref16757812 \h </w:instrText>
      </w:r>
      <w:r>
        <w:fldChar w:fldCharType="separate"/>
      </w:r>
      <w:r w:rsidR="00883EF4">
        <w:t xml:space="preserve">Figure </w:t>
      </w:r>
      <w:r w:rsidR="00883EF4">
        <w:rPr>
          <w:noProof/>
        </w:rPr>
        <w:t>27</w:t>
      </w:r>
      <w:r>
        <w:fldChar w:fldCharType="end"/>
      </w:r>
      <w:r>
        <w:t xml:space="preserve"> was produced using the following</w:t>
      </w:r>
    </w:p>
    <w:p w:rsidR="00A01DDF" w:rsidP="00A2049D" w:rsidRDefault="00A01DDF" w14:paraId="71B75F54" w14:textId="358FE5E4">
      <w:pPr>
        <w:rPr>
          <w:rFonts w:ascii="Courier New" w:hAnsi="Courier New" w:cs="Courier New"/>
        </w:rPr>
      </w:pPr>
      <w:r w:rsidRPr="00A01DDF">
        <w:rPr>
          <w:rFonts w:ascii="Courier New" w:hAnsi="Courier New" w:cs="Courier New"/>
        </w:rPr>
        <w:t>&lt;link rel="stylesheet" href="https://djon.es/gu/jui/jquery-ui.css" /&gt;</w:t>
      </w:r>
    </w:p>
    <w:p w:rsidRPr="000450D5" w:rsidR="00F551DC" w:rsidP="000450D5" w:rsidRDefault="00F551DC" w14:paraId="6C733BF5" w14:textId="363982BD">
      <w:pPr>
        <w:pStyle w:val="Note"/>
        <w:rPr>
          <w:b/>
        </w:rPr>
      </w:pPr>
      <w:r w:rsidRPr="000450D5">
        <w:rPr>
          <w:b/>
        </w:rPr>
        <w:t>Checking</w:t>
      </w:r>
      <w:r w:rsidRPr="000450D5" w:rsidR="00050368">
        <w:rPr>
          <w:b/>
        </w:rPr>
        <w:t xml:space="preserve"> your CSS file’s URL</w:t>
      </w:r>
    </w:p>
    <w:p w:rsidR="00050368" w:rsidP="000450D5" w:rsidRDefault="00050368" w14:paraId="57596154" w14:textId="30A10781">
      <w:pPr>
        <w:pStyle w:val="Note"/>
      </w:pPr>
      <w:r>
        <w:t>One way to check that you have the correct URL for your theme’s CSS file is t</w:t>
      </w:r>
      <w:r w:rsidR="00A80527">
        <w:t xml:space="preserve">o copy and </w:t>
      </w:r>
      <w:r w:rsidR="00A80527">
        <w:lastRenderedPageBreak/>
        <w:t>paste the URL into your web browser and try to visit the page.</w:t>
      </w:r>
    </w:p>
    <w:p w:rsidR="00A80527" w:rsidP="000450D5" w:rsidRDefault="004945C5" w14:paraId="2CA9B9DB" w14:textId="71AC71FA">
      <w:pPr>
        <w:pStyle w:val="Note"/>
      </w:pPr>
      <w:r>
        <w:t xml:space="preserve">For example, try to click on (or copy and paste) the URL for the blue/green theme - </w:t>
      </w:r>
      <w:hyperlink w:history="1" r:id="rId106">
        <w:r w:rsidRPr="00345D3F">
          <w:rPr>
            <w:rStyle w:val="Hyperlink"/>
          </w:rPr>
          <w:t>https://djon.es/gu/jui/jquery-ui.css</w:t>
        </w:r>
      </w:hyperlink>
    </w:p>
    <w:p w:rsidRPr="00050368" w:rsidR="004945C5" w:rsidP="00F551DC" w:rsidRDefault="004945C5" w14:paraId="44574171" w14:textId="59DF92DC"/>
    <w:p w:rsidRPr="00934380" w:rsidR="00143726" w:rsidP="00143726" w:rsidRDefault="00143726" w14:paraId="7319383C" w14:textId="77777777"/>
    <w:sectPr w:rsidRPr="00934380" w:rsidR="00143726">
      <w:pgSz w:w="11906" w:h="16838"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DJ" w:author="David Jones" w:date="2019-02-21T10:20:00Z" w:id="0">
    <w:p w:rsidR="00635101" w:rsidRDefault="00635101" w14:paraId="1C952826" w14:textId="4B0B6447">
      <w:pPr>
        <w:pStyle w:val="CommentText"/>
      </w:pPr>
      <w:r>
        <w:rPr>
          <w:rStyle w:val="CommentReference"/>
        </w:rPr>
        <w:annotationRef/>
      </w:r>
      <w:r>
        <w:t>This title will disappear on the web. It’s included here to help the author remember which module they are working on.</w:t>
      </w:r>
    </w:p>
  </w:comment>
  <w:comment w:initials="DJ" w:author="David Jones" w:date="2019-02-21T09:34:00Z" w:id="8">
    <w:p w:rsidRPr="000A6286" w:rsidR="00635101" w:rsidP="00C6309F" w:rsidRDefault="00635101" w14:paraId="7497C2B7" w14:textId="77777777">
      <w:pPr>
        <w:pStyle w:val="CommentText"/>
      </w:pPr>
      <w:r>
        <w:rPr>
          <w:rStyle w:val="CommentReference"/>
        </w:rPr>
        <w:annotationRef/>
      </w:r>
      <w:r>
        <w:t xml:space="preserve">This is a Word style called </w:t>
      </w:r>
      <w:r>
        <w:rPr>
          <w:i/>
        </w:rPr>
        <w:t>Quote</w:t>
      </w:r>
      <w:r>
        <w:t>. I don’t like the format, but when this gets put onto the Web, it will look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952826" w15:done="0"/>
  <w15:commentEx w15:paraId="7497C2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952826" w16cid:durableId="21EBC6EC"/>
  <w16cid:commentId w16cid:paraId="7497C2B7" w16cid:durableId="2018EF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erif CJK SC">
    <w:panose1 w:val="00000000000000000000"/>
    <w:charset w:val="00"/>
    <w:family w:val="roman"/>
    <w:notTrueType/>
    <w:pitch w:val="default"/>
  </w:font>
  <w:font w:name="Liberation Serif">
    <w:altName w:val="Times New Roman"/>
    <w:charset w:val="01"/>
    <w:family w:val="roman"/>
    <w:pitch w:val="variable"/>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5058"/>
    <w:multiLevelType w:val="hybridMultilevel"/>
    <w:tmpl w:val="106096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8A0CB1"/>
    <w:multiLevelType w:val="hybridMultilevel"/>
    <w:tmpl w:val="054EC4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BE03CD7"/>
    <w:multiLevelType w:val="hybridMultilevel"/>
    <w:tmpl w:val="68B68AF0"/>
    <w:lvl w:ilvl="0" w:tplc="0C090001">
      <w:start w:val="1"/>
      <w:numFmt w:val="bullet"/>
      <w:lvlText w:val=""/>
      <w:lvlJc w:val="left"/>
      <w:pPr>
        <w:ind w:left="720" w:hanging="360"/>
      </w:pPr>
      <w:rPr>
        <w:rFonts w:hint="default" w:ascii="Symbol" w:hAnsi="Symbol"/>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15:restartNumberingAfterBreak="0">
    <w:nsid w:val="0ECF5700"/>
    <w:multiLevelType w:val="hybridMultilevel"/>
    <w:tmpl w:val="B106A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62747F"/>
    <w:multiLevelType w:val="hybridMultilevel"/>
    <w:tmpl w:val="EC18DC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2CD64FD"/>
    <w:multiLevelType w:val="hybridMultilevel"/>
    <w:tmpl w:val="150EFA3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6" w15:restartNumberingAfterBreak="0">
    <w:nsid w:val="14844CEC"/>
    <w:multiLevelType w:val="hybridMultilevel"/>
    <w:tmpl w:val="901AC7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52F6F03"/>
    <w:multiLevelType w:val="hybridMultilevel"/>
    <w:tmpl w:val="2A62481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7652614"/>
    <w:multiLevelType w:val="hybridMultilevel"/>
    <w:tmpl w:val="25D49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AB543D5"/>
    <w:multiLevelType w:val="hybridMultilevel"/>
    <w:tmpl w:val="251647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566690A"/>
    <w:multiLevelType w:val="hybridMultilevel"/>
    <w:tmpl w:val="D1928B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58269C"/>
    <w:multiLevelType w:val="hybridMultilevel"/>
    <w:tmpl w:val="6DE8E5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A1B1973"/>
    <w:multiLevelType w:val="hybridMultilevel"/>
    <w:tmpl w:val="31305686"/>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3" w15:restartNumberingAfterBreak="0">
    <w:nsid w:val="2BCB4EAC"/>
    <w:multiLevelType w:val="hybridMultilevel"/>
    <w:tmpl w:val="A8AE94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DD34670"/>
    <w:multiLevelType w:val="hybridMultilevel"/>
    <w:tmpl w:val="EFB8273C"/>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5" w15:restartNumberingAfterBreak="0">
    <w:nsid w:val="2F825C58"/>
    <w:multiLevelType w:val="hybridMultilevel"/>
    <w:tmpl w:val="BC300D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1F6786F"/>
    <w:multiLevelType w:val="hybridMultilevel"/>
    <w:tmpl w:val="0476A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3307C7C"/>
    <w:multiLevelType w:val="hybridMultilevel"/>
    <w:tmpl w:val="0B7C0B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817486"/>
    <w:multiLevelType w:val="hybridMultilevel"/>
    <w:tmpl w:val="F188B1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4D4608A"/>
    <w:multiLevelType w:val="hybridMultilevel"/>
    <w:tmpl w:val="B88EA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6C907EA"/>
    <w:multiLevelType w:val="hybridMultilevel"/>
    <w:tmpl w:val="AEEE676E"/>
    <w:lvl w:ilvl="0" w:tplc="0C090001">
      <w:start w:val="1"/>
      <w:numFmt w:val="bullet"/>
      <w:lvlText w:val=""/>
      <w:lvlJc w:val="left"/>
      <w:pPr>
        <w:ind w:left="1080" w:hanging="360"/>
      </w:pPr>
      <w:rPr>
        <w:rFonts w:hint="default" w:ascii="Symbol" w:hAnsi="Symbol"/>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3D187004"/>
    <w:multiLevelType w:val="hybridMultilevel"/>
    <w:tmpl w:val="2B44563E"/>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2" w15:restartNumberingAfterBreak="0">
    <w:nsid w:val="591A7C26"/>
    <w:multiLevelType w:val="hybridMultilevel"/>
    <w:tmpl w:val="16FE73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59F4E7F"/>
    <w:multiLevelType w:val="hybridMultilevel"/>
    <w:tmpl w:val="2AA669D0"/>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4" w15:restartNumberingAfterBreak="0">
    <w:nsid w:val="69E24928"/>
    <w:multiLevelType w:val="hybridMultilevel"/>
    <w:tmpl w:val="A2449F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722838C1"/>
    <w:multiLevelType w:val="hybridMultilevel"/>
    <w:tmpl w:val="0452F6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73F67AB6"/>
    <w:multiLevelType w:val="hybridMultilevel"/>
    <w:tmpl w:val="D8B2E3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5FC22C6"/>
    <w:multiLevelType w:val="hybridMultilevel"/>
    <w:tmpl w:val="7200E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992178A"/>
    <w:multiLevelType w:val="hybridMultilevel"/>
    <w:tmpl w:val="8898C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7CC860FB"/>
    <w:multiLevelType w:val="hybridMultilevel"/>
    <w:tmpl w:val="73F641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DE34AA3"/>
    <w:multiLevelType w:val="hybridMultilevel"/>
    <w:tmpl w:val="320C7FD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num w:numId="1">
    <w:abstractNumId w:val="1"/>
  </w:num>
  <w:num w:numId="2">
    <w:abstractNumId w:val="19"/>
  </w:num>
  <w:num w:numId="3">
    <w:abstractNumId w:val="8"/>
  </w:num>
  <w:num w:numId="4">
    <w:abstractNumId w:val="3"/>
  </w:num>
  <w:num w:numId="5">
    <w:abstractNumId w:val="21"/>
  </w:num>
  <w:num w:numId="6">
    <w:abstractNumId w:val="22"/>
  </w:num>
  <w:num w:numId="7">
    <w:abstractNumId w:val="14"/>
  </w:num>
  <w:num w:numId="8">
    <w:abstractNumId w:val="2"/>
  </w:num>
  <w:num w:numId="9">
    <w:abstractNumId w:val="4"/>
  </w:num>
  <w:num w:numId="10">
    <w:abstractNumId w:val="24"/>
  </w:num>
  <w:num w:numId="11">
    <w:abstractNumId w:val="29"/>
  </w:num>
  <w:num w:numId="12">
    <w:abstractNumId w:val="26"/>
  </w:num>
  <w:num w:numId="13">
    <w:abstractNumId w:val="10"/>
  </w:num>
  <w:num w:numId="14">
    <w:abstractNumId w:val="23"/>
  </w:num>
  <w:num w:numId="15">
    <w:abstractNumId w:val="20"/>
  </w:num>
  <w:num w:numId="16">
    <w:abstractNumId w:val="17"/>
  </w:num>
  <w:num w:numId="17">
    <w:abstractNumId w:val="16"/>
  </w:num>
  <w:num w:numId="18">
    <w:abstractNumId w:val="28"/>
  </w:num>
  <w:num w:numId="19">
    <w:abstractNumId w:val="25"/>
  </w:num>
  <w:num w:numId="20">
    <w:abstractNumId w:val="18"/>
  </w:num>
  <w:num w:numId="21">
    <w:abstractNumId w:val="0"/>
  </w:num>
  <w:num w:numId="22">
    <w:abstractNumId w:val="5"/>
  </w:num>
  <w:num w:numId="23">
    <w:abstractNumId w:val="27"/>
  </w:num>
  <w:num w:numId="24">
    <w:abstractNumId w:val="9"/>
  </w:num>
  <w:num w:numId="25">
    <w:abstractNumId w:val="30"/>
  </w:num>
  <w:num w:numId="26">
    <w:abstractNumId w:val="15"/>
  </w:num>
  <w:num w:numId="27">
    <w:abstractNumId w:val="13"/>
  </w:num>
  <w:num w:numId="28">
    <w:abstractNumId w:val="12"/>
  </w:num>
  <w:num w:numId="29">
    <w:abstractNumId w:val="6"/>
  </w:num>
  <w:num w:numId="30">
    <w:abstractNumId w:val="11"/>
  </w:num>
  <w:num w:numId="3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Jones">
    <w15:presenceInfo w15:providerId="None" w15:userId="David Jones"/>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00"/>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07"/>
    <w:rsid w:val="00003634"/>
    <w:rsid w:val="00004866"/>
    <w:rsid w:val="0001331C"/>
    <w:rsid w:val="00017761"/>
    <w:rsid w:val="000255B9"/>
    <w:rsid w:val="00031EE4"/>
    <w:rsid w:val="000320C8"/>
    <w:rsid w:val="00033259"/>
    <w:rsid w:val="000353D1"/>
    <w:rsid w:val="0003563D"/>
    <w:rsid w:val="00036CF7"/>
    <w:rsid w:val="00040BB7"/>
    <w:rsid w:val="00041F10"/>
    <w:rsid w:val="000429FC"/>
    <w:rsid w:val="000450D5"/>
    <w:rsid w:val="000458FF"/>
    <w:rsid w:val="00046D2F"/>
    <w:rsid w:val="000502D9"/>
    <w:rsid w:val="00050368"/>
    <w:rsid w:val="00053ED1"/>
    <w:rsid w:val="00060387"/>
    <w:rsid w:val="00060858"/>
    <w:rsid w:val="00062561"/>
    <w:rsid w:val="0006257C"/>
    <w:rsid w:val="00064EBA"/>
    <w:rsid w:val="00075CDD"/>
    <w:rsid w:val="00083158"/>
    <w:rsid w:val="00084DEE"/>
    <w:rsid w:val="00085EDA"/>
    <w:rsid w:val="00087B2D"/>
    <w:rsid w:val="00093019"/>
    <w:rsid w:val="000955F8"/>
    <w:rsid w:val="000A1D4B"/>
    <w:rsid w:val="000A4313"/>
    <w:rsid w:val="000A4894"/>
    <w:rsid w:val="000A6286"/>
    <w:rsid w:val="000B022A"/>
    <w:rsid w:val="000B1E99"/>
    <w:rsid w:val="000B20E3"/>
    <w:rsid w:val="000B24AA"/>
    <w:rsid w:val="000B27A8"/>
    <w:rsid w:val="000C0369"/>
    <w:rsid w:val="000C1BAA"/>
    <w:rsid w:val="000D0CF4"/>
    <w:rsid w:val="000D4D6B"/>
    <w:rsid w:val="000D5E51"/>
    <w:rsid w:val="000E0591"/>
    <w:rsid w:val="000F10A5"/>
    <w:rsid w:val="000F3CEE"/>
    <w:rsid w:val="000F583B"/>
    <w:rsid w:val="00102DEB"/>
    <w:rsid w:val="001043C1"/>
    <w:rsid w:val="001053E2"/>
    <w:rsid w:val="001147F6"/>
    <w:rsid w:val="00120019"/>
    <w:rsid w:val="001216CB"/>
    <w:rsid w:val="001318F5"/>
    <w:rsid w:val="0013205A"/>
    <w:rsid w:val="00132A40"/>
    <w:rsid w:val="0013475A"/>
    <w:rsid w:val="00141697"/>
    <w:rsid w:val="00143726"/>
    <w:rsid w:val="00144D6A"/>
    <w:rsid w:val="001528DB"/>
    <w:rsid w:val="0016099A"/>
    <w:rsid w:val="00163038"/>
    <w:rsid w:val="0016664B"/>
    <w:rsid w:val="00167C26"/>
    <w:rsid w:val="00170F36"/>
    <w:rsid w:val="001729C8"/>
    <w:rsid w:val="00173D25"/>
    <w:rsid w:val="00174422"/>
    <w:rsid w:val="00174611"/>
    <w:rsid w:val="0018008F"/>
    <w:rsid w:val="00184662"/>
    <w:rsid w:val="00191DCC"/>
    <w:rsid w:val="00192B8A"/>
    <w:rsid w:val="00193A88"/>
    <w:rsid w:val="0019625C"/>
    <w:rsid w:val="001A09D2"/>
    <w:rsid w:val="001A766F"/>
    <w:rsid w:val="001A7FB6"/>
    <w:rsid w:val="001B267D"/>
    <w:rsid w:val="001B6B46"/>
    <w:rsid w:val="001C2614"/>
    <w:rsid w:val="001C3BA4"/>
    <w:rsid w:val="001D1F36"/>
    <w:rsid w:val="001D4364"/>
    <w:rsid w:val="001D445D"/>
    <w:rsid w:val="001D483A"/>
    <w:rsid w:val="001D48CC"/>
    <w:rsid w:val="001D557C"/>
    <w:rsid w:val="001D6188"/>
    <w:rsid w:val="001E019F"/>
    <w:rsid w:val="001E11FE"/>
    <w:rsid w:val="001E1897"/>
    <w:rsid w:val="001F10EF"/>
    <w:rsid w:val="001F53F4"/>
    <w:rsid w:val="001F6985"/>
    <w:rsid w:val="001F7EBB"/>
    <w:rsid w:val="00202273"/>
    <w:rsid w:val="0020497A"/>
    <w:rsid w:val="0020567E"/>
    <w:rsid w:val="002156B3"/>
    <w:rsid w:val="0021591A"/>
    <w:rsid w:val="002242E8"/>
    <w:rsid w:val="00224A61"/>
    <w:rsid w:val="00232800"/>
    <w:rsid w:val="002344A0"/>
    <w:rsid w:val="002350E1"/>
    <w:rsid w:val="0024183B"/>
    <w:rsid w:val="00241A37"/>
    <w:rsid w:val="0024288E"/>
    <w:rsid w:val="00245F8F"/>
    <w:rsid w:val="00251F63"/>
    <w:rsid w:val="00253092"/>
    <w:rsid w:val="00271B8A"/>
    <w:rsid w:val="00271D4B"/>
    <w:rsid w:val="00272ABA"/>
    <w:rsid w:val="00275EB7"/>
    <w:rsid w:val="00280066"/>
    <w:rsid w:val="00286FF9"/>
    <w:rsid w:val="002906A9"/>
    <w:rsid w:val="0029397F"/>
    <w:rsid w:val="002A184D"/>
    <w:rsid w:val="002A2834"/>
    <w:rsid w:val="002A5DCF"/>
    <w:rsid w:val="002B67A4"/>
    <w:rsid w:val="002B7349"/>
    <w:rsid w:val="002C4964"/>
    <w:rsid w:val="002D198D"/>
    <w:rsid w:val="002D650D"/>
    <w:rsid w:val="002D7A30"/>
    <w:rsid w:val="002E2358"/>
    <w:rsid w:val="002E325F"/>
    <w:rsid w:val="002E3495"/>
    <w:rsid w:val="002E4571"/>
    <w:rsid w:val="002E54F3"/>
    <w:rsid w:val="002F2ECC"/>
    <w:rsid w:val="002F316F"/>
    <w:rsid w:val="003019A9"/>
    <w:rsid w:val="00303279"/>
    <w:rsid w:val="00304DD1"/>
    <w:rsid w:val="0032389D"/>
    <w:rsid w:val="00325AA3"/>
    <w:rsid w:val="003276D3"/>
    <w:rsid w:val="003303C4"/>
    <w:rsid w:val="003316CD"/>
    <w:rsid w:val="00332142"/>
    <w:rsid w:val="00341E9D"/>
    <w:rsid w:val="003500BD"/>
    <w:rsid w:val="0035302C"/>
    <w:rsid w:val="00355C83"/>
    <w:rsid w:val="00356B3F"/>
    <w:rsid w:val="00362E81"/>
    <w:rsid w:val="00370606"/>
    <w:rsid w:val="00371901"/>
    <w:rsid w:val="0037346B"/>
    <w:rsid w:val="00382320"/>
    <w:rsid w:val="00394896"/>
    <w:rsid w:val="0039492A"/>
    <w:rsid w:val="00397C27"/>
    <w:rsid w:val="00397D2A"/>
    <w:rsid w:val="003A03F3"/>
    <w:rsid w:val="003A52B3"/>
    <w:rsid w:val="003A52F9"/>
    <w:rsid w:val="003A661B"/>
    <w:rsid w:val="003B007A"/>
    <w:rsid w:val="003B1569"/>
    <w:rsid w:val="003B18A8"/>
    <w:rsid w:val="003B41C5"/>
    <w:rsid w:val="003B4CF3"/>
    <w:rsid w:val="003B5FB5"/>
    <w:rsid w:val="003B6609"/>
    <w:rsid w:val="003C1006"/>
    <w:rsid w:val="003D492F"/>
    <w:rsid w:val="003E2A34"/>
    <w:rsid w:val="003E666B"/>
    <w:rsid w:val="003E7167"/>
    <w:rsid w:val="003F0D04"/>
    <w:rsid w:val="003F1565"/>
    <w:rsid w:val="003F45A6"/>
    <w:rsid w:val="003F586C"/>
    <w:rsid w:val="003F59F1"/>
    <w:rsid w:val="00403910"/>
    <w:rsid w:val="00403E44"/>
    <w:rsid w:val="00405716"/>
    <w:rsid w:val="00410BBB"/>
    <w:rsid w:val="00415047"/>
    <w:rsid w:val="004166B9"/>
    <w:rsid w:val="00416D43"/>
    <w:rsid w:val="00417A88"/>
    <w:rsid w:val="00421C91"/>
    <w:rsid w:val="004240B5"/>
    <w:rsid w:val="00426390"/>
    <w:rsid w:val="00431A48"/>
    <w:rsid w:val="00434CED"/>
    <w:rsid w:val="004372AB"/>
    <w:rsid w:val="00443688"/>
    <w:rsid w:val="00444041"/>
    <w:rsid w:val="004450D8"/>
    <w:rsid w:val="004456FF"/>
    <w:rsid w:val="00445B89"/>
    <w:rsid w:val="0044695E"/>
    <w:rsid w:val="00454C6E"/>
    <w:rsid w:val="004559F6"/>
    <w:rsid w:val="004566CA"/>
    <w:rsid w:val="00466B8E"/>
    <w:rsid w:val="00470CFA"/>
    <w:rsid w:val="00471B07"/>
    <w:rsid w:val="00476F2A"/>
    <w:rsid w:val="0048369A"/>
    <w:rsid w:val="004945C5"/>
    <w:rsid w:val="00495339"/>
    <w:rsid w:val="004C2F39"/>
    <w:rsid w:val="004C5619"/>
    <w:rsid w:val="004C6EFF"/>
    <w:rsid w:val="004D0158"/>
    <w:rsid w:val="004D292D"/>
    <w:rsid w:val="004E5CC9"/>
    <w:rsid w:val="004F18FA"/>
    <w:rsid w:val="004F1CCD"/>
    <w:rsid w:val="004F2BE7"/>
    <w:rsid w:val="004F3363"/>
    <w:rsid w:val="004F3B74"/>
    <w:rsid w:val="004F42E7"/>
    <w:rsid w:val="004F4B35"/>
    <w:rsid w:val="00502A8D"/>
    <w:rsid w:val="00502D0D"/>
    <w:rsid w:val="00511261"/>
    <w:rsid w:val="00512BDB"/>
    <w:rsid w:val="00521D39"/>
    <w:rsid w:val="00525E48"/>
    <w:rsid w:val="005268C9"/>
    <w:rsid w:val="0053122B"/>
    <w:rsid w:val="0053582C"/>
    <w:rsid w:val="00535CD5"/>
    <w:rsid w:val="00537E29"/>
    <w:rsid w:val="00540B5B"/>
    <w:rsid w:val="005434BD"/>
    <w:rsid w:val="0054350D"/>
    <w:rsid w:val="00544CD6"/>
    <w:rsid w:val="00553B5C"/>
    <w:rsid w:val="00555046"/>
    <w:rsid w:val="005617BE"/>
    <w:rsid w:val="005644A8"/>
    <w:rsid w:val="00565500"/>
    <w:rsid w:val="0057019F"/>
    <w:rsid w:val="00577D6C"/>
    <w:rsid w:val="0058079C"/>
    <w:rsid w:val="0058702E"/>
    <w:rsid w:val="00587B1E"/>
    <w:rsid w:val="00591157"/>
    <w:rsid w:val="00591457"/>
    <w:rsid w:val="005917A9"/>
    <w:rsid w:val="00597C30"/>
    <w:rsid w:val="005A2C0E"/>
    <w:rsid w:val="005A31CB"/>
    <w:rsid w:val="005A3C98"/>
    <w:rsid w:val="005B195B"/>
    <w:rsid w:val="005B1C46"/>
    <w:rsid w:val="005B3783"/>
    <w:rsid w:val="005C0664"/>
    <w:rsid w:val="005C148E"/>
    <w:rsid w:val="005C46D2"/>
    <w:rsid w:val="005C4AE9"/>
    <w:rsid w:val="005C4B1A"/>
    <w:rsid w:val="005C5326"/>
    <w:rsid w:val="005C764E"/>
    <w:rsid w:val="005D03E4"/>
    <w:rsid w:val="005D5A1E"/>
    <w:rsid w:val="005E22EC"/>
    <w:rsid w:val="005E32C7"/>
    <w:rsid w:val="005F6FA7"/>
    <w:rsid w:val="005F7C1E"/>
    <w:rsid w:val="00600365"/>
    <w:rsid w:val="006004AB"/>
    <w:rsid w:val="00600633"/>
    <w:rsid w:val="00602570"/>
    <w:rsid w:val="0060586E"/>
    <w:rsid w:val="0060593A"/>
    <w:rsid w:val="006065AA"/>
    <w:rsid w:val="00611AFC"/>
    <w:rsid w:val="00616807"/>
    <w:rsid w:val="00617DBC"/>
    <w:rsid w:val="00617F05"/>
    <w:rsid w:val="00622008"/>
    <w:rsid w:val="006232DC"/>
    <w:rsid w:val="0062351A"/>
    <w:rsid w:val="00624468"/>
    <w:rsid w:val="006262DD"/>
    <w:rsid w:val="00627977"/>
    <w:rsid w:val="00632D92"/>
    <w:rsid w:val="00635101"/>
    <w:rsid w:val="006356DC"/>
    <w:rsid w:val="00635E7C"/>
    <w:rsid w:val="006414C5"/>
    <w:rsid w:val="00641A92"/>
    <w:rsid w:val="00647F69"/>
    <w:rsid w:val="00650B80"/>
    <w:rsid w:val="00660234"/>
    <w:rsid w:val="00663A0D"/>
    <w:rsid w:val="0066716D"/>
    <w:rsid w:val="00672ACA"/>
    <w:rsid w:val="00672F43"/>
    <w:rsid w:val="0067513B"/>
    <w:rsid w:val="00676230"/>
    <w:rsid w:val="00677464"/>
    <w:rsid w:val="006802D7"/>
    <w:rsid w:val="00680AE9"/>
    <w:rsid w:val="0068254F"/>
    <w:rsid w:val="006A15CC"/>
    <w:rsid w:val="006A4CB5"/>
    <w:rsid w:val="006B20C2"/>
    <w:rsid w:val="006B3A3F"/>
    <w:rsid w:val="006B49E1"/>
    <w:rsid w:val="006B629C"/>
    <w:rsid w:val="006B66CD"/>
    <w:rsid w:val="006B7FEA"/>
    <w:rsid w:val="006C1C6F"/>
    <w:rsid w:val="006C2940"/>
    <w:rsid w:val="006C3CAD"/>
    <w:rsid w:val="006C65EC"/>
    <w:rsid w:val="006D4FEE"/>
    <w:rsid w:val="006E5A00"/>
    <w:rsid w:val="006E5CA2"/>
    <w:rsid w:val="006F3DC3"/>
    <w:rsid w:val="006F52D7"/>
    <w:rsid w:val="006F5A53"/>
    <w:rsid w:val="006F6CB9"/>
    <w:rsid w:val="0070689A"/>
    <w:rsid w:val="00706B15"/>
    <w:rsid w:val="007101C8"/>
    <w:rsid w:val="00721E0D"/>
    <w:rsid w:val="007274D0"/>
    <w:rsid w:val="00727CA5"/>
    <w:rsid w:val="007369B9"/>
    <w:rsid w:val="00742E37"/>
    <w:rsid w:val="0075390E"/>
    <w:rsid w:val="00754E39"/>
    <w:rsid w:val="00755CC9"/>
    <w:rsid w:val="00757236"/>
    <w:rsid w:val="00760B5F"/>
    <w:rsid w:val="00766325"/>
    <w:rsid w:val="00766793"/>
    <w:rsid w:val="00766C78"/>
    <w:rsid w:val="00774BA1"/>
    <w:rsid w:val="00774F24"/>
    <w:rsid w:val="00775594"/>
    <w:rsid w:val="0077604E"/>
    <w:rsid w:val="007830FD"/>
    <w:rsid w:val="007966B6"/>
    <w:rsid w:val="007B6D19"/>
    <w:rsid w:val="007C0E8D"/>
    <w:rsid w:val="007C10EE"/>
    <w:rsid w:val="007C746A"/>
    <w:rsid w:val="007C7D96"/>
    <w:rsid w:val="007D46EE"/>
    <w:rsid w:val="007D6956"/>
    <w:rsid w:val="007E0493"/>
    <w:rsid w:val="007E142A"/>
    <w:rsid w:val="007E2969"/>
    <w:rsid w:val="007E4AEC"/>
    <w:rsid w:val="007F18D5"/>
    <w:rsid w:val="007F2170"/>
    <w:rsid w:val="0080267A"/>
    <w:rsid w:val="008054BB"/>
    <w:rsid w:val="00812FF5"/>
    <w:rsid w:val="0081514B"/>
    <w:rsid w:val="00816928"/>
    <w:rsid w:val="008169D3"/>
    <w:rsid w:val="0082320E"/>
    <w:rsid w:val="00823E31"/>
    <w:rsid w:val="00827A25"/>
    <w:rsid w:val="00827A31"/>
    <w:rsid w:val="00832CC1"/>
    <w:rsid w:val="00833786"/>
    <w:rsid w:val="00833DCB"/>
    <w:rsid w:val="008345AC"/>
    <w:rsid w:val="00835DC4"/>
    <w:rsid w:val="00840AA5"/>
    <w:rsid w:val="0084378A"/>
    <w:rsid w:val="00843F62"/>
    <w:rsid w:val="00844CD8"/>
    <w:rsid w:val="008456BF"/>
    <w:rsid w:val="008461DB"/>
    <w:rsid w:val="00850AD5"/>
    <w:rsid w:val="008518A2"/>
    <w:rsid w:val="0085319E"/>
    <w:rsid w:val="008555DE"/>
    <w:rsid w:val="008621B8"/>
    <w:rsid w:val="00864F7A"/>
    <w:rsid w:val="008658F3"/>
    <w:rsid w:val="00867855"/>
    <w:rsid w:val="00873909"/>
    <w:rsid w:val="00881FAB"/>
    <w:rsid w:val="00883EF4"/>
    <w:rsid w:val="00886BFF"/>
    <w:rsid w:val="00890795"/>
    <w:rsid w:val="00892C7E"/>
    <w:rsid w:val="008A06AB"/>
    <w:rsid w:val="008A1767"/>
    <w:rsid w:val="008A4F19"/>
    <w:rsid w:val="008B0B3F"/>
    <w:rsid w:val="008B3E55"/>
    <w:rsid w:val="008B4508"/>
    <w:rsid w:val="008D0E6E"/>
    <w:rsid w:val="008F1F5A"/>
    <w:rsid w:val="00904A49"/>
    <w:rsid w:val="00906267"/>
    <w:rsid w:val="00907A34"/>
    <w:rsid w:val="00913CD0"/>
    <w:rsid w:val="00915CEE"/>
    <w:rsid w:val="00921403"/>
    <w:rsid w:val="0092160A"/>
    <w:rsid w:val="00930DF9"/>
    <w:rsid w:val="009333AA"/>
    <w:rsid w:val="00934380"/>
    <w:rsid w:val="00937044"/>
    <w:rsid w:val="00941308"/>
    <w:rsid w:val="00945EFE"/>
    <w:rsid w:val="0094725B"/>
    <w:rsid w:val="00952C62"/>
    <w:rsid w:val="00954C38"/>
    <w:rsid w:val="00957FDA"/>
    <w:rsid w:val="0096035E"/>
    <w:rsid w:val="00961251"/>
    <w:rsid w:val="00962CA4"/>
    <w:rsid w:val="0096630E"/>
    <w:rsid w:val="00977CAD"/>
    <w:rsid w:val="00977E8C"/>
    <w:rsid w:val="0098035D"/>
    <w:rsid w:val="009858FC"/>
    <w:rsid w:val="00995610"/>
    <w:rsid w:val="009A4FF1"/>
    <w:rsid w:val="009A5223"/>
    <w:rsid w:val="009A5A02"/>
    <w:rsid w:val="009A62E3"/>
    <w:rsid w:val="009B14F5"/>
    <w:rsid w:val="009B1EEF"/>
    <w:rsid w:val="009B7E1C"/>
    <w:rsid w:val="009D0E21"/>
    <w:rsid w:val="009E10EC"/>
    <w:rsid w:val="009E20FE"/>
    <w:rsid w:val="009E2471"/>
    <w:rsid w:val="009E3555"/>
    <w:rsid w:val="009F1E0E"/>
    <w:rsid w:val="009F3050"/>
    <w:rsid w:val="009F4A6C"/>
    <w:rsid w:val="009F5784"/>
    <w:rsid w:val="009F7BAA"/>
    <w:rsid w:val="00A01DDF"/>
    <w:rsid w:val="00A0454F"/>
    <w:rsid w:val="00A04A6F"/>
    <w:rsid w:val="00A06E23"/>
    <w:rsid w:val="00A11BA5"/>
    <w:rsid w:val="00A14E73"/>
    <w:rsid w:val="00A2049D"/>
    <w:rsid w:val="00A30ECD"/>
    <w:rsid w:val="00A315F0"/>
    <w:rsid w:val="00A31958"/>
    <w:rsid w:val="00A40501"/>
    <w:rsid w:val="00A4428D"/>
    <w:rsid w:val="00A479D6"/>
    <w:rsid w:val="00A53444"/>
    <w:rsid w:val="00A61525"/>
    <w:rsid w:val="00A70CF7"/>
    <w:rsid w:val="00A72DD9"/>
    <w:rsid w:val="00A749E4"/>
    <w:rsid w:val="00A77240"/>
    <w:rsid w:val="00A80527"/>
    <w:rsid w:val="00A91517"/>
    <w:rsid w:val="00A97DD3"/>
    <w:rsid w:val="00AA018C"/>
    <w:rsid w:val="00AA25B3"/>
    <w:rsid w:val="00AB0294"/>
    <w:rsid w:val="00AB20E8"/>
    <w:rsid w:val="00AB575C"/>
    <w:rsid w:val="00AC1F1A"/>
    <w:rsid w:val="00AC1FC2"/>
    <w:rsid w:val="00AC4705"/>
    <w:rsid w:val="00AD4822"/>
    <w:rsid w:val="00AD79BE"/>
    <w:rsid w:val="00AE3D27"/>
    <w:rsid w:val="00AE5749"/>
    <w:rsid w:val="00AE5A82"/>
    <w:rsid w:val="00AE5CD1"/>
    <w:rsid w:val="00AE6FD9"/>
    <w:rsid w:val="00AE7E8B"/>
    <w:rsid w:val="00AF1DE4"/>
    <w:rsid w:val="00AF4C5D"/>
    <w:rsid w:val="00B008B7"/>
    <w:rsid w:val="00B02D52"/>
    <w:rsid w:val="00B03570"/>
    <w:rsid w:val="00B0516C"/>
    <w:rsid w:val="00B07936"/>
    <w:rsid w:val="00B1377B"/>
    <w:rsid w:val="00B15275"/>
    <w:rsid w:val="00B212C2"/>
    <w:rsid w:val="00B3500E"/>
    <w:rsid w:val="00B35436"/>
    <w:rsid w:val="00B360E0"/>
    <w:rsid w:val="00B400D8"/>
    <w:rsid w:val="00B46B51"/>
    <w:rsid w:val="00B47B34"/>
    <w:rsid w:val="00B5147B"/>
    <w:rsid w:val="00B61B93"/>
    <w:rsid w:val="00B623AA"/>
    <w:rsid w:val="00B6367C"/>
    <w:rsid w:val="00B6619F"/>
    <w:rsid w:val="00B66D50"/>
    <w:rsid w:val="00B67370"/>
    <w:rsid w:val="00B71E7D"/>
    <w:rsid w:val="00B74C45"/>
    <w:rsid w:val="00B8137F"/>
    <w:rsid w:val="00B96BBF"/>
    <w:rsid w:val="00B96C1E"/>
    <w:rsid w:val="00BA326A"/>
    <w:rsid w:val="00BB0200"/>
    <w:rsid w:val="00BB45EA"/>
    <w:rsid w:val="00BB5F56"/>
    <w:rsid w:val="00BB670A"/>
    <w:rsid w:val="00BB7973"/>
    <w:rsid w:val="00BC00CD"/>
    <w:rsid w:val="00BC1593"/>
    <w:rsid w:val="00BC5C85"/>
    <w:rsid w:val="00BC607F"/>
    <w:rsid w:val="00BC624F"/>
    <w:rsid w:val="00BC7BB1"/>
    <w:rsid w:val="00BD63E3"/>
    <w:rsid w:val="00BE0270"/>
    <w:rsid w:val="00BF1495"/>
    <w:rsid w:val="00BF22BC"/>
    <w:rsid w:val="00BF2316"/>
    <w:rsid w:val="00BF30D1"/>
    <w:rsid w:val="00BF7626"/>
    <w:rsid w:val="00C037B5"/>
    <w:rsid w:val="00C05E86"/>
    <w:rsid w:val="00C1117E"/>
    <w:rsid w:val="00C16166"/>
    <w:rsid w:val="00C21D93"/>
    <w:rsid w:val="00C230C4"/>
    <w:rsid w:val="00C25506"/>
    <w:rsid w:val="00C25950"/>
    <w:rsid w:val="00C33F3E"/>
    <w:rsid w:val="00C34284"/>
    <w:rsid w:val="00C34CEB"/>
    <w:rsid w:val="00C37BE6"/>
    <w:rsid w:val="00C40F48"/>
    <w:rsid w:val="00C41502"/>
    <w:rsid w:val="00C4446F"/>
    <w:rsid w:val="00C46E32"/>
    <w:rsid w:val="00C54BAC"/>
    <w:rsid w:val="00C54E89"/>
    <w:rsid w:val="00C55121"/>
    <w:rsid w:val="00C6309F"/>
    <w:rsid w:val="00C65AB4"/>
    <w:rsid w:val="00C66ED6"/>
    <w:rsid w:val="00C749F4"/>
    <w:rsid w:val="00C77E2D"/>
    <w:rsid w:val="00C81F87"/>
    <w:rsid w:val="00C86702"/>
    <w:rsid w:val="00C86C17"/>
    <w:rsid w:val="00C91A88"/>
    <w:rsid w:val="00C91E38"/>
    <w:rsid w:val="00C93666"/>
    <w:rsid w:val="00C97F93"/>
    <w:rsid w:val="00CA05D9"/>
    <w:rsid w:val="00CA4FAF"/>
    <w:rsid w:val="00CA72E1"/>
    <w:rsid w:val="00CA7F24"/>
    <w:rsid w:val="00CB1859"/>
    <w:rsid w:val="00CB1CC6"/>
    <w:rsid w:val="00CB511E"/>
    <w:rsid w:val="00CB7B6E"/>
    <w:rsid w:val="00CC2A49"/>
    <w:rsid w:val="00CC60DC"/>
    <w:rsid w:val="00CC68FA"/>
    <w:rsid w:val="00CC6BEF"/>
    <w:rsid w:val="00CD2C83"/>
    <w:rsid w:val="00CD5063"/>
    <w:rsid w:val="00CD76FC"/>
    <w:rsid w:val="00CE6745"/>
    <w:rsid w:val="00CF16B9"/>
    <w:rsid w:val="00CF4466"/>
    <w:rsid w:val="00CF5642"/>
    <w:rsid w:val="00CF5B08"/>
    <w:rsid w:val="00CF5DA7"/>
    <w:rsid w:val="00D02232"/>
    <w:rsid w:val="00D02A8F"/>
    <w:rsid w:val="00D040F3"/>
    <w:rsid w:val="00D1434F"/>
    <w:rsid w:val="00D21193"/>
    <w:rsid w:val="00D245C8"/>
    <w:rsid w:val="00D24FB9"/>
    <w:rsid w:val="00D273F1"/>
    <w:rsid w:val="00D31809"/>
    <w:rsid w:val="00D33006"/>
    <w:rsid w:val="00D33C02"/>
    <w:rsid w:val="00D41022"/>
    <w:rsid w:val="00D41034"/>
    <w:rsid w:val="00D415AC"/>
    <w:rsid w:val="00D42EEB"/>
    <w:rsid w:val="00D4327D"/>
    <w:rsid w:val="00D5125F"/>
    <w:rsid w:val="00D6040A"/>
    <w:rsid w:val="00D6708C"/>
    <w:rsid w:val="00D70B7C"/>
    <w:rsid w:val="00D70F96"/>
    <w:rsid w:val="00D71DD2"/>
    <w:rsid w:val="00D72580"/>
    <w:rsid w:val="00D74348"/>
    <w:rsid w:val="00D82C1E"/>
    <w:rsid w:val="00D85263"/>
    <w:rsid w:val="00D9019D"/>
    <w:rsid w:val="00D90894"/>
    <w:rsid w:val="00D91097"/>
    <w:rsid w:val="00D928FC"/>
    <w:rsid w:val="00D92F56"/>
    <w:rsid w:val="00D96010"/>
    <w:rsid w:val="00D960AF"/>
    <w:rsid w:val="00DA4534"/>
    <w:rsid w:val="00DB385F"/>
    <w:rsid w:val="00DC096B"/>
    <w:rsid w:val="00DC09FF"/>
    <w:rsid w:val="00DC0C53"/>
    <w:rsid w:val="00DC7780"/>
    <w:rsid w:val="00DD2252"/>
    <w:rsid w:val="00DD2A0C"/>
    <w:rsid w:val="00DD494C"/>
    <w:rsid w:val="00DE1FAD"/>
    <w:rsid w:val="00DE357A"/>
    <w:rsid w:val="00DE5964"/>
    <w:rsid w:val="00DF0AF2"/>
    <w:rsid w:val="00DF184B"/>
    <w:rsid w:val="00DF4B7C"/>
    <w:rsid w:val="00E03DA3"/>
    <w:rsid w:val="00E127FF"/>
    <w:rsid w:val="00E14271"/>
    <w:rsid w:val="00E15161"/>
    <w:rsid w:val="00E15222"/>
    <w:rsid w:val="00E44173"/>
    <w:rsid w:val="00E47827"/>
    <w:rsid w:val="00E55E72"/>
    <w:rsid w:val="00E618FA"/>
    <w:rsid w:val="00E61A91"/>
    <w:rsid w:val="00E66421"/>
    <w:rsid w:val="00E67BBC"/>
    <w:rsid w:val="00E72C78"/>
    <w:rsid w:val="00E75D21"/>
    <w:rsid w:val="00E8050E"/>
    <w:rsid w:val="00E80AEE"/>
    <w:rsid w:val="00E865A4"/>
    <w:rsid w:val="00E9233C"/>
    <w:rsid w:val="00E9660D"/>
    <w:rsid w:val="00EA745D"/>
    <w:rsid w:val="00EB0523"/>
    <w:rsid w:val="00EB10A7"/>
    <w:rsid w:val="00EB3C9F"/>
    <w:rsid w:val="00EB6AF4"/>
    <w:rsid w:val="00EB71DF"/>
    <w:rsid w:val="00EC1AC9"/>
    <w:rsid w:val="00EE0D86"/>
    <w:rsid w:val="00EE1165"/>
    <w:rsid w:val="00EE2B92"/>
    <w:rsid w:val="00EE4FE4"/>
    <w:rsid w:val="00EE58A1"/>
    <w:rsid w:val="00EF1ECB"/>
    <w:rsid w:val="00F00B0E"/>
    <w:rsid w:val="00F05A7F"/>
    <w:rsid w:val="00F06167"/>
    <w:rsid w:val="00F0698E"/>
    <w:rsid w:val="00F07D4B"/>
    <w:rsid w:val="00F10795"/>
    <w:rsid w:val="00F1120D"/>
    <w:rsid w:val="00F15EE2"/>
    <w:rsid w:val="00F248F2"/>
    <w:rsid w:val="00F24FD8"/>
    <w:rsid w:val="00F3629D"/>
    <w:rsid w:val="00F372EA"/>
    <w:rsid w:val="00F4163A"/>
    <w:rsid w:val="00F52F22"/>
    <w:rsid w:val="00F54C9E"/>
    <w:rsid w:val="00F54CEA"/>
    <w:rsid w:val="00F551DC"/>
    <w:rsid w:val="00F6614D"/>
    <w:rsid w:val="00F66942"/>
    <w:rsid w:val="00F670A3"/>
    <w:rsid w:val="00F7336E"/>
    <w:rsid w:val="00F77DC7"/>
    <w:rsid w:val="00F83EC0"/>
    <w:rsid w:val="00F93719"/>
    <w:rsid w:val="00F953C5"/>
    <w:rsid w:val="00FA45B2"/>
    <w:rsid w:val="00FA6BB4"/>
    <w:rsid w:val="00FA732E"/>
    <w:rsid w:val="00FA772E"/>
    <w:rsid w:val="00FB0BEF"/>
    <w:rsid w:val="00FB26C1"/>
    <w:rsid w:val="00FB2D06"/>
    <w:rsid w:val="00FB3156"/>
    <w:rsid w:val="00FB7791"/>
    <w:rsid w:val="00FC1AE6"/>
    <w:rsid w:val="00FC245A"/>
    <w:rsid w:val="00FC46D1"/>
    <w:rsid w:val="00FC63F0"/>
    <w:rsid w:val="00FD5796"/>
    <w:rsid w:val="00FD5C4E"/>
    <w:rsid w:val="00FD7450"/>
    <w:rsid w:val="00FD762F"/>
    <w:rsid w:val="00FD7B66"/>
    <w:rsid w:val="00FE3FFB"/>
    <w:rsid w:val="00FE5667"/>
    <w:rsid w:val="00FE6C45"/>
    <w:rsid w:val="00FF0CA8"/>
    <w:rsid w:val="00FF0ED9"/>
    <w:rsid w:val="00FF1066"/>
    <w:rsid w:val="00FF5805"/>
    <w:rsid w:val="00FF73C3"/>
    <w:rsid w:val="0B9359C1"/>
    <w:rsid w:val="353C0609"/>
    <w:rsid w:val="439E28EA"/>
    <w:rsid w:val="4919A119"/>
    <w:rsid w:val="71F9DA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6B51C"/>
  <w15:chartTrackingRefBased/>
  <w15:docId w15:val="{8606BD78-3C44-45A7-B85E-FE33F24A844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eastAsia="Noto Serif CJK SC" w:ascii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rsid w:val="00D71DD2"/>
    <w:pPr>
      <w:widowControl w:val="0"/>
      <w:spacing w:after="120" w:line="240" w:lineRule="auto"/>
    </w:pPr>
    <w:rPr>
      <w:rFonts w:ascii="Liberation Serif" w:hAnsi="Liberation Serif" w:cs="Lohit Devanagari"/>
      <w:sz w:val="24"/>
      <w:szCs w:val="24"/>
      <w:lang w:eastAsia="zh-CN" w:bidi="hi-IN"/>
    </w:rPr>
  </w:style>
  <w:style w:type="paragraph" w:styleId="Heading1">
    <w:name w:val="heading 1"/>
    <w:basedOn w:val="Normal"/>
    <w:next w:val="Normal"/>
    <w:link w:val="Heading1Char"/>
    <w:uiPriority w:val="9"/>
    <w:qFormat/>
    <w:rsid w:val="00616807"/>
    <w:pPr>
      <w:keepNext/>
      <w:keepLines/>
      <w:spacing w:before="240" w:after="0"/>
      <w:outlineLvl w:val="0"/>
    </w:pPr>
    <w:rPr>
      <w:rFonts w:cs="Mangal" w:asciiTheme="majorHAnsi" w:hAnsiTheme="majorHAnsi" w:eastAsiaTheme="majorEastAsia"/>
      <w:color w:val="2F5496" w:themeColor="accent1" w:themeShade="BF"/>
      <w:sz w:val="32"/>
      <w:szCs w:val="29"/>
    </w:rPr>
  </w:style>
  <w:style w:type="paragraph" w:styleId="Heading2">
    <w:name w:val="heading 2"/>
    <w:basedOn w:val="Normal"/>
    <w:next w:val="Normal"/>
    <w:link w:val="Heading2Char"/>
    <w:uiPriority w:val="9"/>
    <w:unhideWhenUsed/>
    <w:qFormat/>
    <w:rsid w:val="00616807"/>
    <w:pPr>
      <w:keepNext/>
      <w:keepLines/>
      <w:spacing w:before="40" w:after="0"/>
      <w:outlineLvl w:val="1"/>
    </w:pPr>
    <w:rPr>
      <w:rFonts w:cs="Mangal" w:asciiTheme="majorHAnsi" w:hAnsiTheme="majorHAnsi" w:eastAsiaTheme="majorEastAsia"/>
      <w:color w:val="2F5496" w:themeColor="accent1" w:themeShade="BF"/>
      <w:sz w:val="26"/>
      <w:szCs w:val="23"/>
    </w:rPr>
  </w:style>
  <w:style w:type="paragraph" w:styleId="Heading3">
    <w:name w:val="heading 3"/>
    <w:basedOn w:val="Normal"/>
    <w:next w:val="Normal"/>
    <w:link w:val="Heading3Char"/>
    <w:uiPriority w:val="9"/>
    <w:unhideWhenUsed/>
    <w:qFormat/>
    <w:rsid w:val="00DC7780"/>
    <w:pPr>
      <w:keepNext/>
      <w:keepLines/>
      <w:spacing w:before="40" w:after="0"/>
      <w:outlineLvl w:val="2"/>
    </w:pPr>
    <w:rPr>
      <w:rFonts w:cs="Mangal" w:asciiTheme="majorHAnsi" w:hAnsiTheme="majorHAnsi" w:eastAsiaTheme="majorEastAsia"/>
      <w:color w:val="1F3763" w:themeColor="accent1" w:themeShade="7F"/>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616807"/>
    <w:pPr>
      <w:spacing w:after="0"/>
      <w:contextualSpacing/>
    </w:pPr>
    <w:rPr>
      <w:rFonts w:cs="Mangal" w:asciiTheme="majorHAnsi" w:hAnsiTheme="majorHAnsi" w:eastAsiaTheme="majorEastAsia"/>
      <w:spacing w:val="-10"/>
      <w:kern w:val="28"/>
      <w:sz w:val="56"/>
      <w:szCs w:val="50"/>
    </w:rPr>
  </w:style>
  <w:style w:type="character" w:styleId="TitleChar" w:customStyle="1">
    <w:name w:val="Title Char"/>
    <w:basedOn w:val="DefaultParagraphFont"/>
    <w:link w:val="Title"/>
    <w:uiPriority w:val="10"/>
    <w:rsid w:val="00616807"/>
    <w:rPr>
      <w:rFonts w:cs="Mangal" w:asciiTheme="majorHAnsi" w:hAnsiTheme="majorHAnsi" w:eastAsiaTheme="majorEastAsia"/>
      <w:spacing w:val="-10"/>
      <w:kern w:val="28"/>
      <w:sz w:val="56"/>
      <w:szCs w:val="50"/>
      <w:lang w:eastAsia="zh-CN" w:bidi="hi-IN"/>
    </w:rPr>
  </w:style>
  <w:style w:type="character" w:styleId="Heading1Char" w:customStyle="1">
    <w:name w:val="Heading 1 Char"/>
    <w:basedOn w:val="DefaultParagraphFont"/>
    <w:link w:val="Heading1"/>
    <w:uiPriority w:val="9"/>
    <w:rsid w:val="00616807"/>
    <w:rPr>
      <w:rFonts w:cs="Mangal" w:asciiTheme="majorHAnsi" w:hAnsiTheme="majorHAnsi" w:eastAsiaTheme="majorEastAsia"/>
      <w:color w:val="2F5496" w:themeColor="accent1" w:themeShade="BF"/>
      <w:sz w:val="32"/>
      <w:szCs w:val="29"/>
      <w:lang w:eastAsia="zh-CN" w:bidi="hi-IN"/>
    </w:rPr>
  </w:style>
  <w:style w:type="character" w:styleId="Heading2Char" w:customStyle="1">
    <w:name w:val="Heading 2 Char"/>
    <w:basedOn w:val="DefaultParagraphFont"/>
    <w:link w:val="Heading2"/>
    <w:uiPriority w:val="9"/>
    <w:rsid w:val="00616807"/>
    <w:rPr>
      <w:rFonts w:cs="Mangal" w:asciiTheme="majorHAnsi" w:hAnsiTheme="majorHAnsi" w:eastAsiaTheme="majorEastAsia"/>
      <w:color w:val="2F5496" w:themeColor="accent1" w:themeShade="BF"/>
      <w:sz w:val="26"/>
      <w:szCs w:val="23"/>
      <w:lang w:eastAsia="zh-CN" w:bidi="hi-IN"/>
    </w:rPr>
  </w:style>
  <w:style w:type="paragraph" w:styleId="PictureRight" w:customStyle="1">
    <w:name w:val="PictureRight"/>
    <w:basedOn w:val="Normal"/>
    <w:qFormat/>
    <w:rsid w:val="00120019"/>
    <w:rPr>
      <w:noProof/>
    </w:rPr>
  </w:style>
  <w:style w:type="character" w:styleId="Hyperlink">
    <w:name w:val="Hyperlink"/>
    <w:basedOn w:val="DefaultParagraphFont"/>
    <w:uiPriority w:val="99"/>
    <w:unhideWhenUsed/>
    <w:rsid w:val="008B4508"/>
    <w:rPr>
      <w:color w:val="0563C1" w:themeColor="hyperlink"/>
      <w:u w:val="single"/>
    </w:rPr>
  </w:style>
  <w:style w:type="character" w:styleId="UnresolvedMention">
    <w:name w:val="Unresolved Mention"/>
    <w:basedOn w:val="DefaultParagraphFont"/>
    <w:uiPriority w:val="99"/>
    <w:semiHidden/>
    <w:unhideWhenUsed/>
    <w:rsid w:val="008B4508"/>
    <w:rPr>
      <w:color w:val="605E5C"/>
      <w:shd w:val="clear" w:color="auto" w:fill="E1DFDD"/>
    </w:rPr>
  </w:style>
  <w:style w:type="paragraph" w:styleId="Reading" w:customStyle="1">
    <w:name w:val="Reading"/>
    <w:basedOn w:val="Normal"/>
    <w:qFormat/>
    <w:rsid w:val="00F372EA"/>
    <w:pPr>
      <w:framePr w:wrap="around" w:hAnchor="text" w:vAnchor="text" w:y="1"/>
      <w:shd w:val="pct5" w:color="auto" w:fill="E7E6E6" w:themeFill="background2"/>
      <w:ind w:left="113" w:right="57"/>
    </w:pPr>
  </w:style>
  <w:style w:type="paragraph" w:styleId="activity" w:customStyle="1">
    <w:name w:val="activity"/>
    <w:basedOn w:val="Normal"/>
    <w:qFormat/>
    <w:rsid w:val="00F372EA"/>
    <w:pPr>
      <w:shd w:val="pct5" w:color="auto" w:fill="D9E2F3" w:themeFill="accent1" w:themeFillTint="33"/>
    </w:pPr>
  </w:style>
  <w:style w:type="character" w:styleId="CommentReference">
    <w:name w:val="annotation reference"/>
    <w:basedOn w:val="DefaultParagraphFont"/>
    <w:uiPriority w:val="99"/>
    <w:semiHidden/>
    <w:unhideWhenUsed/>
    <w:rsid w:val="001F6985"/>
    <w:rPr>
      <w:sz w:val="16"/>
      <w:szCs w:val="16"/>
    </w:rPr>
  </w:style>
  <w:style w:type="paragraph" w:styleId="CommentText">
    <w:name w:val="annotation text"/>
    <w:basedOn w:val="Normal"/>
    <w:link w:val="CommentTextChar"/>
    <w:uiPriority w:val="99"/>
    <w:semiHidden/>
    <w:unhideWhenUsed/>
    <w:rsid w:val="001F6985"/>
    <w:rPr>
      <w:rFonts w:cs="Mangal"/>
      <w:sz w:val="20"/>
      <w:szCs w:val="18"/>
    </w:rPr>
  </w:style>
  <w:style w:type="character" w:styleId="CommentTextChar" w:customStyle="1">
    <w:name w:val="Comment Text Char"/>
    <w:basedOn w:val="DefaultParagraphFont"/>
    <w:link w:val="CommentText"/>
    <w:uiPriority w:val="99"/>
    <w:semiHidden/>
    <w:rsid w:val="001F6985"/>
    <w:rPr>
      <w:rFonts w:ascii="Liberation Serif" w:hAnsi="Liberation Serif"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1F6985"/>
    <w:rPr>
      <w:b/>
      <w:bCs/>
    </w:rPr>
  </w:style>
  <w:style w:type="character" w:styleId="CommentSubjectChar" w:customStyle="1">
    <w:name w:val="Comment Subject Char"/>
    <w:basedOn w:val="CommentTextChar"/>
    <w:link w:val="CommentSubject"/>
    <w:uiPriority w:val="99"/>
    <w:semiHidden/>
    <w:rsid w:val="001F6985"/>
    <w:rPr>
      <w:rFonts w:ascii="Liberation Serif" w:hAnsi="Liberation Serif" w:cs="Mangal"/>
      <w:b/>
      <w:bCs/>
      <w:sz w:val="20"/>
      <w:szCs w:val="18"/>
      <w:lang w:eastAsia="zh-CN" w:bidi="hi-IN"/>
    </w:rPr>
  </w:style>
  <w:style w:type="paragraph" w:styleId="BalloonText">
    <w:name w:val="Balloon Text"/>
    <w:basedOn w:val="Normal"/>
    <w:link w:val="BalloonTextChar"/>
    <w:uiPriority w:val="99"/>
    <w:semiHidden/>
    <w:unhideWhenUsed/>
    <w:rsid w:val="001F6985"/>
    <w:pPr>
      <w:spacing w:after="0"/>
    </w:pPr>
    <w:rPr>
      <w:rFonts w:ascii="Segoe UI" w:hAnsi="Segoe UI" w:cs="Mangal"/>
      <w:sz w:val="18"/>
      <w:szCs w:val="16"/>
    </w:rPr>
  </w:style>
  <w:style w:type="character" w:styleId="BalloonTextChar" w:customStyle="1">
    <w:name w:val="Balloon Text Char"/>
    <w:basedOn w:val="DefaultParagraphFont"/>
    <w:link w:val="BalloonText"/>
    <w:uiPriority w:val="99"/>
    <w:semiHidden/>
    <w:rsid w:val="001F6985"/>
    <w:rPr>
      <w:rFonts w:ascii="Segoe UI" w:hAnsi="Segoe UI" w:cs="Mangal"/>
      <w:sz w:val="18"/>
      <w:szCs w:val="16"/>
      <w:lang w:eastAsia="zh-CN" w:bidi="hi-IN"/>
    </w:rPr>
  </w:style>
  <w:style w:type="paragraph" w:styleId="Picture" w:customStyle="1">
    <w:name w:val="Picture"/>
    <w:basedOn w:val="Normal"/>
    <w:qFormat/>
    <w:rsid w:val="00224A61"/>
  </w:style>
  <w:style w:type="paragraph" w:styleId="Picutre" w:customStyle="1">
    <w:name w:val="Picutre"/>
    <w:basedOn w:val="Normal"/>
    <w:qFormat/>
    <w:rsid w:val="00617F05"/>
    <w:rPr>
      <w:noProof/>
    </w:rPr>
  </w:style>
  <w:style w:type="paragraph" w:styleId="ListParagraph">
    <w:name w:val="List Paragraph"/>
    <w:basedOn w:val="Normal"/>
    <w:uiPriority w:val="34"/>
    <w:qFormat/>
    <w:rsid w:val="00EE2B92"/>
    <w:pPr>
      <w:ind w:left="720"/>
      <w:contextualSpacing/>
    </w:pPr>
    <w:rPr>
      <w:rFonts w:cs="Mangal"/>
      <w:szCs w:val="21"/>
    </w:rPr>
  </w:style>
  <w:style w:type="paragraph" w:styleId="Embed" w:customStyle="1">
    <w:name w:val="Embed"/>
    <w:basedOn w:val="Normal"/>
    <w:qFormat/>
    <w:rsid w:val="00553B5C"/>
    <w:rPr>
      <w:rFonts w:ascii="Courier New" w:hAnsi="Courier New"/>
      <w:sz w:val="18"/>
    </w:rPr>
  </w:style>
  <w:style w:type="character" w:styleId="Heading3Char" w:customStyle="1">
    <w:name w:val="Heading 3 Char"/>
    <w:basedOn w:val="DefaultParagraphFont"/>
    <w:link w:val="Heading3"/>
    <w:uiPriority w:val="9"/>
    <w:rsid w:val="00DC7780"/>
    <w:rPr>
      <w:rFonts w:cs="Mangal" w:asciiTheme="majorHAnsi" w:hAnsiTheme="majorHAnsi" w:eastAsiaTheme="majorEastAsia"/>
      <w:color w:val="1F3763" w:themeColor="accent1" w:themeShade="7F"/>
      <w:sz w:val="24"/>
      <w:szCs w:val="21"/>
      <w:lang w:eastAsia="zh-CN" w:bidi="hi-IN"/>
    </w:rPr>
  </w:style>
  <w:style w:type="paragraph" w:styleId="Note" w:customStyle="1">
    <w:name w:val="Note"/>
    <w:basedOn w:val="Normal"/>
    <w:qFormat/>
    <w:rsid w:val="002A2834"/>
    <w:pPr>
      <w:shd w:val="clear" w:color="auto" w:fill="FFFF00"/>
    </w:pPr>
  </w:style>
  <w:style w:type="table" w:styleId="TableGrid">
    <w:name w:val="Table Grid"/>
    <w:basedOn w:val="TableNormal"/>
    <w:uiPriority w:val="39"/>
    <w:rsid w:val="0096125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Emphasis">
    <w:name w:val="Emphasis"/>
    <w:basedOn w:val="DefaultParagraphFont"/>
    <w:uiPriority w:val="20"/>
    <w:qFormat/>
    <w:rsid w:val="000A6286"/>
    <w:rPr>
      <w:i/>
      <w:iCs/>
    </w:rPr>
  </w:style>
  <w:style w:type="paragraph" w:styleId="Quote">
    <w:name w:val="Quote"/>
    <w:basedOn w:val="Normal"/>
    <w:next w:val="Normal"/>
    <w:link w:val="QuoteChar"/>
    <w:uiPriority w:val="29"/>
    <w:qFormat/>
    <w:rsid w:val="00431A48"/>
    <w:pPr>
      <w:spacing w:before="200" w:after="160"/>
      <w:ind w:left="862" w:right="862"/>
    </w:pPr>
    <w:rPr>
      <w:rFonts w:cs="Mangal"/>
      <w:i/>
      <w:iCs/>
      <w:color w:val="404040" w:themeColor="text1" w:themeTint="BF"/>
      <w:szCs w:val="21"/>
    </w:rPr>
  </w:style>
  <w:style w:type="character" w:styleId="QuoteChar" w:customStyle="1">
    <w:name w:val="Quote Char"/>
    <w:basedOn w:val="DefaultParagraphFont"/>
    <w:link w:val="Quote"/>
    <w:uiPriority w:val="29"/>
    <w:rsid w:val="00431A48"/>
    <w:rPr>
      <w:rFonts w:ascii="Liberation Serif" w:hAnsi="Liberation Serif" w:cs="Mangal"/>
      <w:i/>
      <w:iCs/>
      <w:color w:val="404040" w:themeColor="text1" w:themeTint="BF"/>
      <w:sz w:val="24"/>
      <w:szCs w:val="21"/>
      <w:lang w:eastAsia="zh-CN" w:bidi="hi-IN"/>
    </w:rPr>
  </w:style>
  <w:style w:type="paragraph" w:styleId="Bibliography">
    <w:name w:val="Bibliography"/>
    <w:basedOn w:val="Normal"/>
    <w:next w:val="Normal"/>
    <w:uiPriority w:val="37"/>
    <w:unhideWhenUsed/>
    <w:rsid w:val="00C1117E"/>
    <w:pPr>
      <w:spacing w:after="0" w:line="480" w:lineRule="auto"/>
      <w:ind w:left="720" w:hanging="720"/>
    </w:pPr>
    <w:rPr>
      <w:rFonts w:cs="Mangal"/>
      <w:szCs w:val="21"/>
    </w:rPr>
  </w:style>
  <w:style w:type="paragraph" w:styleId="Caption">
    <w:name w:val="caption"/>
    <w:basedOn w:val="Normal"/>
    <w:next w:val="Normal"/>
    <w:uiPriority w:val="35"/>
    <w:unhideWhenUsed/>
    <w:qFormat/>
    <w:rsid w:val="008169D3"/>
    <w:pPr>
      <w:spacing w:after="200"/>
    </w:pPr>
    <w:rPr>
      <w:rFonts w:cs="Mangal"/>
      <w:i/>
      <w:iCs/>
      <w:color w:val="44546A" w:themeColor="text2"/>
      <w:sz w:val="18"/>
      <w:szCs w:val="16"/>
    </w:rPr>
  </w:style>
  <w:style w:type="character" w:styleId="BlackboardItemLink" w:customStyle="1">
    <w:name w:val="Blackboard Item Link"/>
    <w:basedOn w:val="DefaultParagraphFont"/>
    <w:uiPriority w:val="1"/>
    <w:qFormat/>
    <w:rsid w:val="00F6614D"/>
    <w:rPr>
      <w:color w:val="FF0000"/>
      <w:u w:val="words"/>
    </w:rPr>
  </w:style>
  <w:style w:type="paragraph" w:styleId="BlackboardItemHeading" w:customStyle="1">
    <w:name w:val="Blackboard Item Heading"/>
    <w:basedOn w:val="Heading1"/>
    <w:qFormat/>
    <w:rsid w:val="00C41502"/>
    <w:pPr>
      <w:shd w:val="clear" w:color="auto" w:fill="000000" w:themeFill="text1"/>
    </w:pPr>
    <w:rPr>
      <w:color w:val="E7E6E6" w:themeColor="background2"/>
    </w:rPr>
  </w:style>
  <w:style w:type="paragraph" w:styleId="BlackboardItemHeading2" w:customStyle="1">
    <w:name w:val="Blackboard Item Heading 2"/>
    <w:basedOn w:val="Heading2"/>
    <w:qFormat/>
    <w:rsid w:val="00F372EA"/>
    <w:pPr>
      <w:shd w:val="clear" w:color="auto" w:fill="000000" w:themeFill="text1"/>
    </w:pPr>
    <w:rPr>
      <w:color w:val="E7E6E6" w:themeColor="background2"/>
    </w:rPr>
  </w:style>
  <w:style w:type="character" w:styleId="pl-ent" w:customStyle="1">
    <w:name w:val="pl-ent"/>
    <w:basedOn w:val="DefaultParagraphFont"/>
    <w:rsid w:val="00635101"/>
  </w:style>
  <w:style w:type="character" w:styleId="pl-e" w:customStyle="1">
    <w:name w:val="pl-e"/>
    <w:basedOn w:val="DefaultParagraphFont"/>
    <w:rsid w:val="00635101"/>
  </w:style>
  <w:style w:type="character" w:styleId="pl-s" w:customStyle="1">
    <w:name w:val="pl-s"/>
    <w:basedOn w:val="DefaultParagraphFont"/>
    <w:rsid w:val="00635101"/>
  </w:style>
  <w:style w:type="character" w:styleId="pl-pds" w:customStyle="1">
    <w:name w:val="pl-pds"/>
    <w:basedOn w:val="DefaultParagraphFont"/>
    <w:rsid w:val="00635101"/>
  </w:style>
  <w:style w:type="paragraph" w:styleId="Revision">
    <w:name w:val="Revision"/>
    <w:hidden/>
    <w:uiPriority w:val="99"/>
    <w:semiHidden/>
    <w:rsid w:val="00A01DDF"/>
    <w:pPr>
      <w:spacing w:after="0" w:line="240" w:lineRule="auto"/>
    </w:pPr>
    <w:rPr>
      <w:rFonts w:ascii="Liberation Serif" w:hAnsi="Liberation Serif" w:cs="Mangal"/>
      <w:sz w:val="24"/>
      <w:szCs w:val="21"/>
      <w:lang w:eastAsia="zh-CN" w:bidi="hi-IN"/>
    </w:rPr>
  </w:style>
  <w:style w:type="character" w:styleId="BlackboardContentLink" w:customStyle="1">
    <w:name w:val="Blackboard Content Link"/>
    <w:basedOn w:val="DefaultParagraphFont"/>
    <w:uiPriority w:val="1"/>
    <w:qFormat/>
    <w:rsid w:val="00046D2F"/>
    <w:rPr>
      <w:color w:val="000000" w:themeColor="text1"/>
      <w:u w:val="single"/>
      <w14:textOutline w14:w="9525" w14:cap="rnd" w14:cmpd="sng" w14:algn="ctr">
        <w14:noFill/>
        <w14:prstDash w14:val="solid"/>
        <w14:bevel/>
      </w14:textOutline>
    </w:rPr>
  </w:style>
  <w:style w:type="character" w:styleId="BlackboardMenuLink" w:customStyle="1">
    <w:name w:val="Blackboard Menu Link"/>
    <w:basedOn w:val="DefaultParagraphFont"/>
    <w:uiPriority w:val="1"/>
    <w:qFormat/>
    <w:rsid w:val="009D0E21"/>
    <w:rPr>
      <w:color w:val="FF000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bu.edu/tech/services/teaching/lms/blackboard/how-to/copypaste-into-blackboard-learn/" TargetMode="External"/><Relationship Id="rId21" Type="http://schemas.openxmlformats.org/officeDocument/2006/relationships/hyperlink" Target="https://griffitheduau-my.sharepoint.com/:w:/g/personal/d_jones6_griffith_edu_au/EUbAQvhxLW1MicRKf9Hof3sBIoS2EyJP_SfkYbqZ7c3qhw?download=1" TargetMode="External"/><Relationship Id="rId42" Type="http://schemas.openxmlformats.org/officeDocument/2006/relationships/hyperlink" Target="https://shaunakelly.com/word/styles/tipsonstyles.html" TargetMode="External"/><Relationship Id="rId47" Type="http://schemas.openxmlformats.org/officeDocument/2006/relationships/hyperlink" Target="https://www.zotero.org/" TargetMode="External"/><Relationship Id="rId63" Type="http://schemas.openxmlformats.org/officeDocument/2006/relationships/hyperlink" Target="https://support.google.com/youtube/answer/171780?hl=en" TargetMode="External"/><Relationship Id="rId68" Type="http://schemas.openxmlformats.org/officeDocument/2006/relationships/hyperlink" Target="https://bblearn.griffith.edu.au/webapps/blackboard/content/listContent.jsp?course_id=_73051_1&amp;content_id=_4411002_1&amp;mode=reset" TargetMode="External"/><Relationship Id="rId84" Type="http://schemas.openxmlformats.org/officeDocument/2006/relationships/hyperlink" Target="https://bblearn-blaed.griffith.edu.au/webapps/blackboard/content/listContentEditable.jsp?content_id=_4411002_1&amp;course_id=_73051_1&amp;content_id=_4411036_1" TargetMode="External"/><Relationship Id="rId89" Type="http://schemas.openxmlformats.org/officeDocument/2006/relationships/hyperlink" Target="https://bblearn.griffith.edu.au/webapps/blackboard/content/listContentEditable.jsp?content_id=_4411002_1&amp;course_id=_73051_1&amp;content_id=_4411036_1" TargetMode="External"/><Relationship Id="rId2" Type="http://schemas.openxmlformats.org/officeDocument/2006/relationships/customXml" Target="../customXml/item2.xml"/><Relationship Id="rId16" Type="http://schemas.openxmlformats.org/officeDocument/2006/relationships/hyperlink" Target="/webapps/blackboard/content/listContent.jsp?course_id=_73051_1&amp;content_id=_4411002_1&amp;mode=reset" TargetMode="External"/><Relationship Id="rId29" Type="http://schemas.openxmlformats.org/officeDocument/2006/relationships/image" Target="media/image3.PNG"/><Relationship Id="rId107" Type="http://schemas.openxmlformats.org/officeDocument/2006/relationships/fontTable" Target="fontTable.xml"/><Relationship Id="rId11" Type="http://schemas.openxmlformats.org/officeDocument/2006/relationships/hyperlink" Target="https://griffitheduau-my.sharepoint.com/:w:/g/personal/d_jones6_griffith_edu_au/EUbAQvhxLW1MicRKf9Hof3sBIoS2EyJP_SfkYbqZ7c3qhw?e=2S9k3Y" TargetMode="External"/><Relationship Id="rId24" Type="http://schemas.openxmlformats.org/officeDocument/2006/relationships/image" Target="media/image1.PNG"/><Relationship Id="rId32" Type="http://schemas.openxmlformats.org/officeDocument/2006/relationships/hyperlink" Target="http://www.bu.edu/tech/services/teaching/lms/blackboard/how-to/copypaste-into-blackboard-learn/" TargetMode="External"/><Relationship Id="rId37" Type="http://schemas.openxmlformats.org/officeDocument/2006/relationships/image" Target="media/image8.png"/><Relationship Id="rId40" Type="http://schemas.openxmlformats.org/officeDocument/2006/relationships/hyperlink" Target="https://griffitheduau-my.sharepoint.com/:w:/g/personal/d_jones6_griffith_edu_au/EUbAQvhxLW1MicRKf9Hof3sBIoS2EyJP_SfkYbqZ7c3qhw?download=1" TargetMode="External"/><Relationship Id="rId45" Type="http://schemas.openxmlformats.org/officeDocument/2006/relationships/image" Target="media/image12.PNG"/><Relationship Id="rId53" Type="http://schemas.openxmlformats.org/officeDocument/2006/relationships/hyperlink" Target="https://shaunakelly.com/word/styles/tipsonstyles.html" TargetMode="External"/><Relationship Id="rId58" Type="http://schemas.openxmlformats.org/officeDocument/2006/relationships/image" Target="media/image17.jpeg"/><Relationship Id="rId66" Type="http://schemas.openxmlformats.org/officeDocument/2006/relationships/image" Target="media/image19.png"/><Relationship Id="rId74" Type="http://schemas.openxmlformats.org/officeDocument/2006/relationships/image" Target="media/image20.png"/><Relationship Id="rId79" Type="http://schemas.openxmlformats.org/officeDocument/2006/relationships/image" Target="media/image22.png"/><Relationship Id="rId87" Type="http://schemas.openxmlformats.org/officeDocument/2006/relationships/hyperlink" Target="https://bblearn-blaed.griffith.edu.au/webapps/blackboard/content/listContentEditable.jsp?content_id=_4411002_1&amp;course_id=_73051_1&amp;content_id=_4411036_1" TargetMode="External"/><Relationship Id="rId102" Type="http://schemas.openxmlformats.org/officeDocument/2006/relationships/hyperlink" Target="https://jqueryui.com/themeroller/" TargetMode="External"/><Relationship Id="rId5" Type="http://schemas.openxmlformats.org/officeDocument/2006/relationships/styles" Target="styles.xml"/><Relationship Id="rId61" Type="http://schemas.openxmlformats.org/officeDocument/2006/relationships/hyperlink" Target="https://support.office.com/en-us/article/create-or-edit-a-hyperlink-5d8c0804-f998-4143-86b1-1199735e07bf" TargetMode="External"/><Relationship Id="rId82" Type="http://schemas.openxmlformats.org/officeDocument/2006/relationships/hyperlink" Target="Enhancing%20modules%20with%20the%20Card%20and%20Content%20Interface%20Tweaks" TargetMode="External"/><Relationship Id="rId90" Type="http://schemas.openxmlformats.org/officeDocument/2006/relationships/hyperlink" Target="https://bblearn.griffith.edu.au/webapps/blackboard/content/listContentEditable.jsp?content_id=_4411002_1&amp;course_id=_73051_1&amp;content_id=_4411036_1" TargetMode="External"/><Relationship Id="rId95" Type="http://schemas.openxmlformats.org/officeDocument/2006/relationships/image" Target="media/image28.png"/><Relationship Id="rId19" Type="http://schemas.openxmlformats.org/officeDocument/2006/relationships/hyperlink" Target="https://github.com/djplaner/Content-Interface-Tweak/issues" TargetMode="External"/><Relationship Id="rId14" Type="http://schemas.openxmlformats.org/officeDocument/2006/relationships/hyperlink" Target="mailto:https://app.griffith.edu.au/phonebook/phone-details.php?id=1703323&amp;string=david+jonesmailto:d.jones6@griffith.edu.au" TargetMode="External"/><Relationship Id="rId22" Type="http://schemas.openxmlformats.org/officeDocument/2006/relationships/hyperlink" Target="https://bblearn.griffith.edu.au/webapps/blackboard/content/listContent.jsp?course_id=_73051_1&amp;content_id=_4411002_1&amp;mode=reset" TargetMode="Externa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hyperlink" Target="https://support.office.com/en-us/article/choose-which-onedrive-folders-to-sync-to-your-computer-98b8b011-8b94-419b-aa95-a14ff2415e85" TargetMode="External"/><Relationship Id="rId43" Type="http://schemas.openxmlformats.org/officeDocument/2006/relationships/image" Target="media/image11.PNG"/><Relationship Id="rId48" Type="http://schemas.openxmlformats.org/officeDocument/2006/relationships/image" Target="media/image14.PNG"/><Relationship Id="rId56" Type="http://schemas.openxmlformats.org/officeDocument/2006/relationships/hyperlink" Target="https://bblearn.griffith.edu.au/webapps/blackboard/content/listContent.jsp?course_id=_73051_1&amp;content_id=_4411002_1&amp;mode=reset" TargetMode="External"/><Relationship Id="rId64" Type="http://schemas.openxmlformats.org/officeDocument/2006/relationships/hyperlink" Target="https://www.youtube.com/watch?v=g6V38GlfnJw" TargetMode="External"/><Relationship Id="rId69" Type="http://schemas.openxmlformats.org/officeDocument/2006/relationships/hyperlink" Target="https://shaunakelly.com/word/styles/tipsonstyles.html" TargetMode="External"/><Relationship Id="rId77" Type="http://schemas.openxmlformats.org/officeDocument/2006/relationships/hyperlink" Target="Take%20a%20quiz" TargetMode="External"/><Relationship Id="rId100" Type="http://schemas.openxmlformats.org/officeDocument/2006/relationships/hyperlink" Target="https://jquery.com/" TargetMode="External"/><Relationship Id="rId105" Type="http://schemas.openxmlformats.org/officeDocument/2006/relationships/hyperlink" Target="https://github.com/djplaner/Content-Interface-Tweak/blob/master/tweak.html" TargetMode="External"/><Relationship Id="rId8" Type="http://schemas.openxmlformats.org/officeDocument/2006/relationships/comments" Target="comments.xml"/><Relationship Id="rId51" Type="http://schemas.openxmlformats.org/officeDocument/2006/relationships/hyperlink" Target="https://griffitheduau-my.sharepoint.com/:w:/g/personal/d_jones6_griffith_edu_au/EUbAQvhxLW1MicRKf9Hof3sBIoS2EyJP_SfkYbqZ7c3qhw?download=1" TargetMode="External"/><Relationship Id="rId72" Type="http://schemas.openxmlformats.org/officeDocument/2006/relationships/hyperlink" Target="Take%20a%20quiz" TargetMode="External"/><Relationship Id="rId80" Type="http://schemas.openxmlformats.org/officeDocument/2006/relationships/hyperlink" Target="https://support.office.com/en-us/article/apply-styles-f8b96097-4d25-4fac-8200-6139c8093109" TargetMode="External"/><Relationship Id="rId85" Type="http://schemas.openxmlformats.org/officeDocument/2006/relationships/hyperlink" Target="https://bblearn-blaed.griffith.edu.au/webapps/blackboard/content/listContentEditable.jsp?content_id=_4411002_1&amp;course_id=_73051_1&amp;content_id=_4411036_1" TargetMode="External"/><Relationship Id="rId93" Type="http://schemas.openxmlformats.org/officeDocument/2006/relationships/image" Target="media/image26.png"/><Relationship Id="rId98"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hyperlink" Target="https://griffitheduau-my.sharepoint.com/:w:/g/personal/d_jones6_griffith_edu_au/EUbAQvhxLW1MicRKf9Hof3sBIoS2EyJP_SfkYbqZ7c3qhw?e=2S9k3Y" TargetMode="External"/><Relationship Id="rId17" Type="http://schemas.openxmlformats.org/officeDocument/2006/relationships/hyperlink" Target="https://community.blackboard.com/thread/6523-content-editor-html-vs-pdf" TargetMode="External"/><Relationship Id="rId25" Type="http://schemas.openxmlformats.org/officeDocument/2006/relationships/hyperlink" Target="https://raw.githubusercontent.com/djplaner/Content-Interface-Tweak/master/tweak.html" TargetMode="External"/><Relationship Id="rId33" Type="http://schemas.openxmlformats.org/officeDocument/2006/relationships/image" Target="media/image5.PNG"/><Relationship Id="rId38" Type="http://schemas.openxmlformats.org/officeDocument/2006/relationships/image" Target="media/image9.png"/><Relationship Id="rId46" Type="http://schemas.openxmlformats.org/officeDocument/2006/relationships/image" Target="media/image13.PNG"/><Relationship Id="rId59" Type="http://schemas.openxmlformats.org/officeDocument/2006/relationships/image" Target="media/image18.png"/><Relationship Id="rId67" Type="http://schemas.openxmlformats.org/officeDocument/2006/relationships/hyperlink" Target="https://griffitheduau-my.sharepoint.com/:w:/g/personal/d_jones6_griffith_edu_au/EUbAQvhxLW1MicRKf9Hof3sBIoS2EyJP_SfkYbqZ7c3qhw?download=1" TargetMode="External"/><Relationship Id="rId103" Type="http://schemas.openxmlformats.org/officeDocument/2006/relationships/hyperlink" Target="https://learn.jquery.com/jquery-ui/themeroller/" TargetMode="External"/><Relationship Id="rId108" Type="http://schemas.microsoft.com/office/2011/relationships/people" Target="people.xml"/><Relationship Id="rId20" Type="http://schemas.openxmlformats.org/officeDocument/2006/relationships/hyperlink" Target="mailto:d.jones6@griffith.edu.au" TargetMode="External"/><Relationship Id="rId41" Type="http://schemas.openxmlformats.org/officeDocument/2006/relationships/hyperlink" Target="https://bblearn.griffith.edu.au/webapps/blackboard/content/listContent.jsp?course_id=_73051_1&amp;content_id=_4411002_1&amp;mode=reset" TargetMode="External"/><Relationship Id="rId54" Type="http://schemas.openxmlformats.org/officeDocument/2006/relationships/image" Target="media/image16.png"/><Relationship Id="rId62" Type="http://schemas.openxmlformats.org/officeDocument/2006/relationships/hyperlink" Target="https://www.flickr.com/photos/topsteph53/4192354425/" TargetMode="External"/><Relationship Id="rId70" Type="http://schemas.openxmlformats.org/officeDocument/2006/relationships/hyperlink" Target="https://griffitheduau-my.sharepoint.com/:w:/g/personal/d_jones6_griffith_edu_au/EUbAQvhxLW1MicRKf9Hof3sBIoS2EyJP_SfkYbqZ7c3qhw?download=1" TargetMode="External"/><Relationship Id="rId75" Type="http://schemas.openxmlformats.org/officeDocument/2006/relationships/image" Target="media/image21.png"/><Relationship Id="rId83" Type="http://schemas.openxmlformats.org/officeDocument/2006/relationships/image" Target="media/image23.png"/><Relationship Id="rId88" Type="http://schemas.openxmlformats.org/officeDocument/2006/relationships/hyperlink" Target="https://bblearn-blaed.griffith.edu.au/webapps/blackboard/content/listContentEditable.jsp?content_id=_4411002_1&amp;course_id=_73051_1&amp;content_id=_4411036_1" TargetMode="External"/><Relationship Id="rId91" Type="http://schemas.openxmlformats.org/officeDocument/2006/relationships/image" Target="media/image24.png"/><Relationship Id="rId96"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webapps/blackboard/content/listContentEditable.jsp?content_id=_4411002_1&amp;course_id=_73051_1&amp;mode=quick&amp;content_id=_4411036_1" TargetMode="External"/><Relationship Id="rId23" Type="http://schemas.openxmlformats.org/officeDocument/2006/relationships/hyperlink" Target="https://shaunakelly.com/word/styles/tipsonstyles.html" TargetMode="External"/><Relationship Id="rId28" Type="http://schemas.openxmlformats.org/officeDocument/2006/relationships/hyperlink" Target="https://djon.es/gu/mammoth.js/browser-demo/" TargetMode="External"/><Relationship Id="rId36" Type="http://schemas.openxmlformats.org/officeDocument/2006/relationships/image" Target="media/image7.png"/><Relationship Id="rId49" Type="http://schemas.openxmlformats.org/officeDocument/2006/relationships/hyperlink" Target="https://www.zotero.org/" TargetMode="External"/><Relationship Id="rId57" Type="http://schemas.openxmlformats.org/officeDocument/2006/relationships/hyperlink" Target="https://www.google.com/url?sa=t&amp;rct=j&amp;q=&amp;esrc=s&amp;source=web&amp;cd=2&amp;cad=rja&amp;uact=8&amp;ved=2ahUKEwifmK_z4rfgAhWQYH0KHTIbDrYQFjABegQICRAB&amp;url=http%3A%2F%2Fwww.picresize.com%2F&amp;usg=AOvVaw2McMuXErV26jx_kLn4O1HS" TargetMode="External"/><Relationship Id="rId106" Type="http://schemas.openxmlformats.org/officeDocument/2006/relationships/hyperlink" Target="https://djon.es/gu/jui/jquery-ui.css" TargetMode="External"/><Relationship Id="rId10" Type="http://schemas.microsoft.com/office/2016/09/relationships/commentsIds" Target="commentsIds.xml"/><Relationship Id="rId31" Type="http://schemas.openxmlformats.org/officeDocument/2006/relationships/hyperlink" Target="https://help.blackboard.com/Learn/Instructor/Course_Content/Create_Content/Edit_and_Manage_Content" TargetMode="External"/><Relationship Id="rId44" Type="http://schemas.openxmlformats.org/officeDocument/2006/relationships/hyperlink" Target="https://en.wikipedia.org/wiki/Accordion_(GUI)" TargetMode="External"/><Relationship Id="rId52" Type="http://schemas.openxmlformats.org/officeDocument/2006/relationships/hyperlink" Target="https://bblearn.griffith.edu.au/webapps/blackboard/content/listContent.jsp?course_id=_73051_1&amp;content_id=_4411002_1&amp;mode=reset" TargetMode="External"/><Relationship Id="rId60" Type="http://schemas.openxmlformats.org/officeDocument/2006/relationships/hyperlink" Target="https://bblearn-blaed.griffith.edu.au/webapps/blackboard/content/listContentEditable.jsp?content_id=_4411002_1&amp;course_id=_73051_1" TargetMode="External"/><Relationship Id="rId65" Type="http://schemas.openxmlformats.org/officeDocument/2006/relationships/hyperlink" Target="https://xkcd.com/" TargetMode="External"/><Relationship Id="rId73" Type="http://schemas.openxmlformats.org/officeDocument/2006/relationships/hyperlink" Target="Enhancing%20modules%20with%20the%20Card%20and%20Content%20Interface%20Tweaks" TargetMode="External"/><Relationship Id="rId78" Type="http://schemas.openxmlformats.org/officeDocument/2006/relationships/hyperlink" Target="Enhancing%20modules%20with%20the%20Card%20and%20Content%20Interface%20Tweaks" TargetMode="External"/><Relationship Id="rId81" Type="http://schemas.openxmlformats.org/officeDocument/2006/relationships/hyperlink" Target="Take%20a%20quiz" TargetMode="External"/><Relationship Id="rId86" Type="http://schemas.openxmlformats.org/officeDocument/2006/relationships/hyperlink" Target="https://bblearn-blaed.griffith.edu.au/webapps/blackboard/content/listContentEditable.jsp?content_id=_4411002_1&amp;course_id=_73051_1&amp;content_id=_4411036_1" TargetMode="External"/><Relationship Id="rId94" Type="http://schemas.openxmlformats.org/officeDocument/2006/relationships/image" Target="media/image27.png"/><Relationship Id="rId99" Type="http://schemas.openxmlformats.org/officeDocument/2006/relationships/image" Target="media/image32.png"/><Relationship Id="rId101" Type="http://schemas.openxmlformats.org/officeDocument/2006/relationships/hyperlink" Target="https://jqueryui.com/themeroller/" TargetMode="External"/><Relationship Id="rId4" Type="http://schemas.openxmlformats.org/officeDocument/2006/relationships/numbering" Target="numbering.xml"/><Relationship Id="rId9" Type="http://schemas.microsoft.com/office/2011/relationships/commentsExtended" Target="commentsExtended.xml"/><Relationship Id="rId13" Type="http://schemas.openxmlformats.org/officeDocument/2006/relationships/hyperlink" Target="https://bblearn.griffith.edu.au/webapps/blackboard/content/listContent.jsp?course_id=_73051_1&amp;content_id=_4411002_1&amp;mode=reset" TargetMode="External"/><Relationship Id="rId18" Type="http://schemas.openxmlformats.org/officeDocument/2006/relationships/hyperlink" Target="http://abelardopardo.blogspot.com/2015/02/re-visiting-authoring-reauthoring.html" TargetMode="External"/><Relationship Id="rId39" Type="http://schemas.openxmlformats.org/officeDocument/2006/relationships/image" Target="media/image10.png"/><Relationship Id="rId109" Type="http://schemas.openxmlformats.org/officeDocument/2006/relationships/theme" Target="theme/theme1.xml"/><Relationship Id="rId34" Type="http://schemas.openxmlformats.org/officeDocument/2006/relationships/image" Target="media/image6.png"/><Relationship Id="rId50" Type="http://schemas.openxmlformats.org/officeDocument/2006/relationships/image" Target="media/image15.PNG"/><Relationship Id="rId55" Type="http://schemas.openxmlformats.org/officeDocument/2006/relationships/hyperlink" Target="https://griffitheduau-my.sharepoint.com/:w:/g/personal/d_jones6_griffith_edu_au/EUbAQvhxLW1MicRKf9Hof3sBIoS2EyJP_SfkYbqZ7c3qhw?e=2S9k3Y" TargetMode="External"/><Relationship Id="rId76" Type="http://schemas.openxmlformats.org/officeDocument/2006/relationships/hyperlink" Target="https://support.office.com/en-us/article/create-or-edit-a-hyperlink-5d8c0804-f998-4143-86b1-1199735e07bf" TargetMode="External"/><Relationship Id="rId97" Type="http://schemas.openxmlformats.org/officeDocument/2006/relationships/image" Target="media/image30.png"/><Relationship Id="rId104" Type="http://schemas.openxmlformats.org/officeDocument/2006/relationships/hyperlink" Target="https://help.blackboard.com/Learn/Student/Content/Content_Collection" TargetMode="External"/><Relationship Id="rId7" Type="http://schemas.openxmlformats.org/officeDocument/2006/relationships/webSettings" Target="webSettings.xml"/><Relationship Id="rId71" Type="http://schemas.openxmlformats.org/officeDocument/2006/relationships/hyperlink" Target="https://bblearn.griffith.edu.au/webapps/blackboard/content/listContent.jsp?course_id=_73051_1&amp;content_id=_4411002_1&amp;mode=reset" TargetMode="External"/><Relationship Id="rId92"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1007E3C85707C409950D4308CFA0D83" ma:contentTypeVersion="11" ma:contentTypeDescription="Create a new document." ma:contentTypeScope="" ma:versionID="57a6604a6c3547883ad46bbd8be2a3ff">
  <xsd:schema xmlns:xsd="http://www.w3.org/2001/XMLSchema" xmlns:xs="http://www.w3.org/2001/XMLSchema" xmlns:p="http://schemas.microsoft.com/office/2006/metadata/properties" xmlns:ns3="1ac94572-a116-4717-95f6-4da5fbc09e8a" xmlns:ns4="7efe096b-c4e3-4663-b504-b03db39b9f05" targetNamespace="http://schemas.microsoft.com/office/2006/metadata/properties" ma:root="true" ma:fieldsID="07d0a19b844c29f75152b583065dc2cd" ns3:_="" ns4:_="">
    <xsd:import namespace="1ac94572-a116-4717-95f6-4da5fbc09e8a"/>
    <xsd:import namespace="7efe096b-c4e3-4663-b504-b03db39b9f0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c94572-a116-4717-95f6-4da5fbc09e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e096b-c4e3-4663-b504-b03db39b9f0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79E764B-4064-423F-B093-693C9D04465F}">
  <ds:schemaRefs>
    <ds:schemaRef ds:uri="http://schemas.microsoft.com/sharepoint/v3/contenttype/forms"/>
  </ds:schemaRefs>
</ds:datastoreItem>
</file>

<file path=customXml/itemProps2.xml><?xml version="1.0" encoding="utf-8"?>
<ds:datastoreItem xmlns:ds="http://schemas.openxmlformats.org/officeDocument/2006/customXml" ds:itemID="{6AE47011-FF1B-4591-8C0F-1B5B29981C8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4197AE-FE9E-4ED2-9543-A160A31481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c94572-a116-4717-95f6-4da5fbc09e8a"/>
    <ds:schemaRef ds:uri="7efe096b-c4e3-4663-b504-b03db39b9f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avid Jones</dc:creator>
  <keywords/>
  <dc:description/>
  <lastModifiedBy>David Jones</lastModifiedBy>
  <revision>208</revision>
  <dcterms:created xsi:type="dcterms:W3CDTF">2019-10-15T03:30:00.0000000Z</dcterms:created>
  <dcterms:modified xsi:type="dcterms:W3CDTF">2020-05-29T04:57:26.207014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3pmWu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1007E3C85707C409950D4308CFA0D83</vt:lpwstr>
  </property>
</Properties>
</file>